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04DC2" w:rsidRDefault="0081079B" w:rsidP="0023552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storical values of input training dataset</w:t>
      </w:r>
    </w:p>
    <w:tbl>
      <w:tblPr>
        <w:tblStyle w:val="TableGrid"/>
        <w:tblW w:w="10925" w:type="dxa"/>
        <w:tblLook w:val="04A0" w:firstRow="1" w:lastRow="0" w:firstColumn="1" w:lastColumn="0" w:noHBand="0" w:noVBand="1"/>
      </w:tblPr>
      <w:tblGrid>
        <w:gridCol w:w="664"/>
        <w:gridCol w:w="664"/>
        <w:gridCol w:w="666"/>
        <w:gridCol w:w="756"/>
        <w:gridCol w:w="1123"/>
        <w:gridCol w:w="1070"/>
        <w:gridCol w:w="977"/>
        <w:gridCol w:w="1056"/>
        <w:gridCol w:w="883"/>
        <w:gridCol w:w="923"/>
        <w:gridCol w:w="1157"/>
        <w:gridCol w:w="986"/>
      </w:tblGrid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i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n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ize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irst_sin</w:t>
            </w:r>
            <w:proofErr w:type="spellEnd"/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FS_time</w:t>
            </w:r>
            <w:proofErr w:type="spellEnd"/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ec_sin</w:t>
            </w:r>
            <w:proofErr w:type="spellEnd"/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S_time</w:t>
            </w:r>
            <w:proofErr w:type="spellEnd"/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utoff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81079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_rate</w:t>
            </w:r>
            <w:proofErr w:type="spellEnd"/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b/>
                <w:bCs/>
                <w:szCs w:val="24"/>
              </w:rPr>
            </w:pPr>
            <w:r w:rsidRPr="0081079B">
              <w:rPr>
                <w:rFonts w:ascii="Times New Roman" w:hAnsi="Times New Roman" w:cs="Times New Roman"/>
                <w:b/>
                <w:bCs/>
                <w:szCs w:val="24"/>
              </w:rPr>
              <w:t>Discharge</w:t>
            </w:r>
          </w:p>
        </w:tc>
        <w:tc>
          <w:tcPr>
            <w:tcW w:w="986" w:type="dxa"/>
          </w:tcPr>
          <w:p w:rsidR="0081079B" w:rsidRPr="0081079B" w:rsidRDefault="001822D4" w:rsidP="0023552D">
            <w:pPr>
              <w:jc w:val="center"/>
              <w:rPr>
                <w:rFonts w:ascii="Times New Roman" w:hAnsi="Times New Roman" w:cs="Times New Roman"/>
                <w:b/>
                <w:bCs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Cs w:val="24"/>
              </w:rPr>
              <w:t>Citation</w:t>
            </w: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1.9</w:t>
            </w:r>
          </w:p>
        </w:tc>
        <w:tc>
          <w:tcPr>
            <w:tcW w:w="986" w:type="dxa"/>
            <w:vMerge w:val="restart"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eng&lt;/Author&gt;&lt;Year&gt;2015&lt;/Year&gt;&lt;RecNum&gt;247&lt;/RecNum&gt;&lt;DisplayText&gt;&lt;style font="Times New Roman" size="12"&gt;[1]&lt;/style&gt;&lt;/DisplayText&gt;&lt;record&gt;&lt;rec-number&gt;247&lt;/rec-number&gt;&lt;foreign-keys&gt;&lt;key app="EN" db-id="t9sta00wv2ffzhezavnxzpz4etswst5vwppv" timestamp="1640846813"&gt;247&lt;/key&gt;&lt;/foreign-keys&gt;&lt;ref-type name="Journal Article"&gt;17&lt;/ref-type&gt;&lt;contributors&gt;&lt;authors&gt;&lt;author&gt;Zheng, X. B.&lt;/author&gt;&lt;author&gt;Li, X. H.&lt;/author&gt;&lt;author&gt;Huang, Z. J.&lt;/author&gt;&lt;author&gt;Zhang, B.&lt;/author&gt;&lt;author&gt;Wang, Z. X.&lt;/author&gt;&lt;author&gt;Guo, H. J.&lt;/author&gt;&lt;author&gt;Yang, Z. H.&lt;/author&gt;&lt;/authors&gt;&lt;/contributors&gt;&lt;titles&gt;&lt;title&gt;Enhanced electrochemical performance of LiNi0.6Co0.2Mn0.2O2 cathode materials by ultrasonic-assisted co-precipitation method&lt;/title&gt;&lt;secondary-title&gt;Journal of Alloys and Compounds&lt;/secondary-title&gt;&lt;/titles&gt;&lt;periodical&gt;&lt;full-title&gt;Journal of Alloys and Compounds&lt;/full-title&gt;&lt;abbr-1&gt;J. Alloys Compd.&lt;/abbr-1&gt;&lt;/periodical&gt;&lt;pages&gt;607-614&lt;/pages&gt;&lt;volume&gt;644&lt;/volume&gt;&lt;dates&gt;&lt;year&gt;2015&lt;/year&gt;&lt;pub-dates&gt;&lt;date&gt;Sep&lt;/date&gt;&lt;/pub-dates&gt;&lt;/dates&gt;&lt;isbn&gt;0925-8388&lt;/isbn&gt;&lt;accession-num&gt;WOS:000357143900089&lt;/accession-num&gt;&lt;urls&gt;&lt;related-urls&gt;&lt;url&gt;&amp;lt;Go to ISI&amp;gt;://WOS:000357143900089&lt;/url&gt;&lt;/related-urls&gt;&lt;/urls&gt;&lt;electronic-resource-num&gt;10.1016/j.jallcom.2015.04.17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.1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8.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.1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2.3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.9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9.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7.6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8.9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4.2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8.8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3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9.5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0.5</w:t>
            </w:r>
          </w:p>
        </w:tc>
        <w:tc>
          <w:tcPr>
            <w:tcW w:w="986" w:type="dxa"/>
            <w:vMerge w:val="restart"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5&lt;/Year&gt;&lt;RecNum&gt;248&lt;/RecNum&gt;&lt;DisplayText&gt;&lt;style font="Times New Roman" size="12"&gt;[2]&lt;/style&gt;&lt;/DisplayText&gt;&lt;record&gt;&lt;rec-number&gt;248&lt;/rec-number&gt;&lt;foreign-keys&gt;&lt;key app="EN" db-id="t9sta00wv2ffzhezavnxzpz4etswst5vwppv" timestamp="1640847054"&gt;248&lt;/key&gt;&lt;/foreign-keys&gt;&lt;ref-type name="Journal Article"&gt;17&lt;/ref-type&gt;&lt;contributors&gt;&lt;authors&gt;&lt;author&gt;Yoon, C. S.&lt;/author&gt;&lt;author&gt;Choi, M. H.&lt;/author&gt;&lt;author&gt;Lim, B. B.&lt;/author&gt;&lt;author&gt;Lee, E. J.&lt;/author&gt;&lt;author&gt;Sun, Y. K.&lt;/author&gt;&lt;/authors&gt;&lt;/contributors&gt;&lt;titles&gt;&lt;title&gt;Review-High-Capacity Li Ni1-xCox/2Mnx/2 O-2 (x=0.1, 0.05, 0) Cathodes for Next-Generation Li-Ion Battery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2483-A2489&lt;/pages&gt;&lt;volume&gt;162&lt;/volume&gt;&lt;number&gt;14&lt;/number&gt;&lt;dates&gt;&lt;year&gt;2015&lt;/year&gt;&lt;/dates&gt;&lt;isbn&gt;0013-4651&lt;/isbn&gt;&lt;accession-num&gt;WOS:000366069300011&lt;/accession-num&gt;&lt;urls&gt;&lt;related-urls&gt;&lt;url&gt;&amp;lt;Go to ISI&amp;gt;://WOS:000366069300011&lt;/url&gt;&lt;/related-urls&gt;&lt;/urls&gt;&lt;electronic-resource-num&gt;10.1149/2.0101514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9.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2.4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9.8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7.3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4.5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0.4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6.2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9.8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1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7.4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9.6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6.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.5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5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9.1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1.8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4.9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50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</w:tcPr>
          <w:p w:rsidR="0081079B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8&lt;/Year&gt;&lt;RecNum&gt;249&lt;/RecNum&gt;&lt;DisplayText&gt;&lt;style font="Times New Roman" size="12"&gt;[3]&lt;/style&gt;&lt;/DisplayText&gt;&lt;record&gt;&lt;rec-number&gt;249&lt;/rec-number&gt;&lt;foreign-keys&gt;&lt;key app="EN" db-id="t9sta00wv2ffzhezavnxzpz4etswst5vwppv" timestamp="1640847098"&gt;249&lt;/key&gt;&lt;/foreign-keys&gt;&lt;ref-type name="Journal Article"&gt;17&lt;/ref-type&gt;&lt;contributors&gt;&lt;authors&gt;&lt;author&gt;Kim, J.&lt;/author&gt;&lt;author&gt;Ma, H.&lt;/author&gt;&lt;author&gt;Cha, H.&lt;/author&gt;&lt;author&gt;Lee, H.&lt;/author&gt;&lt;author&gt;Sung, J.&lt;/author&gt;&lt;author&gt;Seo, M.&lt;/author&gt;&lt;author&gt;Oh, P.&lt;/author&gt;&lt;author&gt;Park, M.&lt;/author&gt;&lt;author&gt;Cho, J.&lt;/author&gt;&lt;/authors&gt;&lt;/contributors&gt;&lt;titles&gt;&lt;title&gt;A highly stabilized nickel-rich cathode material by nanoscale epitaxy control for high-energy lithium-ion batterie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1449-1459&lt;/pages&gt;&lt;volume&gt;11&lt;/volume&gt;&lt;number&gt;6&lt;/number&gt;&lt;dates&gt;&lt;year&gt;2018&lt;/year&gt;&lt;pub-dates&gt;&lt;date&gt;Jun&lt;/date&gt;&lt;/pub-dates&gt;&lt;/dates&gt;&lt;isbn&gt;1754-5692&lt;/isbn&gt;&lt;accession-num&gt;WOS:000435351000008&lt;/accession-num&gt;&lt;urls&gt;&lt;related-urls&gt;&lt;url&gt;&amp;lt;Go to ISI&amp;gt;://WOS:000435351000008&lt;/url&gt;&lt;/related-urls&gt;&lt;/urls&gt;&lt;electronic-resource-num&gt;10.1039/c8ee00155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2.9</w:t>
            </w:r>
          </w:p>
        </w:tc>
        <w:tc>
          <w:tcPr>
            <w:tcW w:w="986" w:type="dxa"/>
            <w:vMerge w:val="restart"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yu&lt;/Author&gt;&lt;Year&gt;2018&lt;/Year&gt;&lt;RecNum&gt;250&lt;/RecNum&gt;&lt;DisplayText&gt;&lt;style font="Times New Roman" size="12"&gt;[4]&lt;/style&gt;&lt;/DisplayText&gt;&lt;record&gt;&lt;rec-number&gt;250&lt;/rec-number&gt;&lt;foreign-keys&gt;&lt;key app="EN" db-id="t9sta00wv2ffzhezavnxzpz4etswst5vwppv" timestamp="1640847158"&gt;250&lt;/key&gt;&lt;/foreign-keys&gt;&lt;ref-type name="Journal Article"&gt;17&lt;/ref-type&gt;&lt;contributors&gt;&lt;authors&gt;&lt;author&gt;Ryu, Hoon-Hee&lt;/author&gt;&lt;author&gt;Park, Kang-Joon&lt;/author&gt;&lt;author&gt;Yoon, Chong S.&lt;/author&gt;&lt;author&gt;Sun, Yang-Kook&lt;/aut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hor&gt;&lt;/authors&gt;&lt;/contributors&gt;&lt;titles&gt;&lt;title&gt;Capacity Fading of Ni-Rich Li[NixCoyMn1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–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x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–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y]O2 (0.6 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 x 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>
              <w:rPr>
                <w:rFonts w:ascii="Times New Roman" w:hAnsi="Times New Roman" w:cs="Times New Roman" w:hint="eastAsia"/>
                <w:sz w:val="24"/>
                <w:szCs w:val="24"/>
              </w:rPr>
              <w:instrText xml:space="preserve"> 0.95) Cathodes for High-Energy-Density Lithium-Ion Batteries: Bulk or Surface Degradation?&lt;/title&gt;&lt;secondary-title&gt;Chemistry of Materials&lt;/secondary-titl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>e&gt;&lt;/titles&gt;&lt;periodical&gt;&lt;full-title&gt;Chemistry of Materials&lt;/full-title&gt;&lt;abbr-1&gt;Chem. Mater.&lt;/abbr-1&gt;&lt;/periodical&gt;&lt;pages&gt;1155-1163&lt;/pages&gt;&lt;volume&gt;30&lt;/volume&gt;&lt;number&gt;3&lt;/number&gt;&lt;dates&gt;&lt;year&gt;2018&lt;/year&gt;&lt;pub-dates&gt;&lt;date&gt;2018/02/13&lt;/date&gt;&lt;/pub-dates&gt;&lt;/dates&gt;&lt;publisher&gt;American Chemical Society&lt;/publisher&gt;&lt;isbn&gt;0897-4756&lt;/isbn&gt;&lt;urls&gt;&lt;related-urls&gt;&lt;url&gt;https://doi.org/10.1021/acs.chemmater.7b05269&lt;/url&gt;&lt;/related-urls&gt;&lt;/urls&gt;&lt;electronic-resource-num&gt;10.1021/acs.chemmater.7b0526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.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7.2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22D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7</w:t>
            </w:r>
          </w:p>
        </w:tc>
        <w:tc>
          <w:tcPr>
            <w:tcW w:w="986" w:type="dxa"/>
            <w:vMerge/>
          </w:tcPr>
          <w:p w:rsidR="001822D4" w:rsidRPr="0081079B" w:rsidRDefault="001822D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22ACE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  <w:tc>
          <w:tcPr>
            <w:tcW w:w="986" w:type="dxa"/>
            <w:vMerge w:val="restart"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ang&lt;/Author&gt;&lt;Year&gt;2018&lt;/Year&gt;&lt;RecNum&gt;251&lt;/RecNum&gt;&lt;DisplayText&gt;&lt;style font="Times New Roman" size="12"&gt;[5]&lt;/style&gt;&lt;/DisplayText&gt;&lt;record&gt;&lt;rec-number&gt;251&lt;/rec-number&gt;&lt;foreign-keys&gt;&lt;key app="EN" db-id="t9sta00wv2ffzhezavnxzpz4etswst5vwppv" timestamp="1640847252"&gt;251&lt;/key&gt;&lt;/foreign-keys&gt;&lt;ref-type name="Journal Article"&gt;17&lt;/ref-type&gt;&lt;contributors&gt;&lt;authors&gt;&lt;author&gt;Liang, J. Y.&lt;/author&gt;&lt;author&gt;Zeng, X. X.&lt;/author&gt;&lt;author&gt;Zhang, X. D.&lt;/author&gt;&lt;author&gt;Wang, P. F.&lt;/author&gt;&lt;author&gt;Ma, J. Y.&lt;/author&gt;&lt;author&gt;Yin, Y. X.&lt;/author&gt;&lt;author&gt;Wu, X. W.&lt;/author&gt;&lt;author&gt;Guo, Y. G.&lt;/author&gt;&lt;author&gt;Wan, L. J.&lt;/author&gt;&lt;/authors&gt;&lt;/contributors&gt;&lt;titles&gt;&lt;title&gt;Mitigating Interfacial Potential Drop of Cathode-Solid Electrolyte via Ionic Conductor Layer To Enhance Interface Dynamics for Solid Batteri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6767-6770&lt;/pages&gt;&lt;volume&gt;140&lt;/volume&gt;&lt;number&gt;22&lt;/number&gt;&lt;dates&gt;&lt;year&gt;2018&lt;/year&gt;&lt;pub-dates&gt;&lt;date&gt;Jun&lt;/date&gt;&lt;/pub-dates&gt;&lt;/dates&gt;&lt;isbn&gt;0002-7863&lt;/isbn&gt;&lt;accession-num&gt;WOS:000434895200008&lt;/accession-num&gt;&lt;urls&gt;&lt;related-urls&gt;&lt;url&gt;&amp;lt;Go to ISI&amp;gt;://WOS:000434895200008&lt;/url&gt;&lt;/related-urls&gt;&lt;/urls&gt;&lt;electronic-resource-num&gt;10.1021/jacs.8b0331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022ACE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986" w:type="dxa"/>
            <w:vMerge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22ACE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  <w:tc>
          <w:tcPr>
            <w:tcW w:w="986" w:type="dxa"/>
            <w:vMerge/>
          </w:tcPr>
          <w:p w:rsidR="00022ACE" w:rsidRPr="0081079B" w:rsidRDefault="00022ACE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8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8&lt;/Year&gt;&lt;RecNum&gt;252&lt;/RecNum&gt;&lt;DisplayText&gt;&lt;style font="Times New Roman" size="12"&gt;[6]&lt;/style&gt;&lt;/DisplayText&gt;&lt;record&gt;&lt;rec-number&gt;252&lt;/rec-number&gt;&lt;foreign-keys&gt;&lt;key app="EN" db-id="t9sta00wv2ffzhezavnxzpz4etswst5vwppv" timestamp="1640847918"&gt;252&lt;/key&gt;&lt;/foreign-keys&gt;&lt;ref-type name="Journal Article"&gt;17&lt;/ref-type&gt;&lt;contributors&gt;&lt;authors&gt;&lt;author&gt;Yoon, Chong S.&lt;/author&gt;&lt;author&gt;Ryu, Hoon-Hee&lt;/author&gt;&lt;author&gt;Park, Geon-Tae&lt;/author&gt;&lt;author&gt;Kim, Jae-Hyung&lt;/author&gt;&lt;author&gt;Kim, Kwang-Ho&lt;/author&gt;&lt;author&gt;Sun, Yang-Kook&lt;/author&gt;&lt;/authors&gt;&lt;/contributors&gt;&lt;titles&gt;&lt;title&gt;Extracting maximum capacity from Ni-rich Li[Ni0.95Co0.025Mn0.025]O2 cathodes for high-energy-density lithium-ion batteries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4126-4132&lt;/pages&gt;&lt;volume&gt;6&lt;/volume&gt;&lt;number&gt;9&lt;/number&gt;&lt;dates&gt;&lt;year&gt;2018&lt;/year&gt;&lt;/dates&gt;&lt;publisher&gt;The Royal Society of Chemistry&lt;/publisher&gt;&lt;isbn&gt;2050-7488&lt;/isbn&gt;&lt;work-type&gt;10.1039/C7TA11346C&lt;/work-type&gt;&lt;urls&gt;&lt;related-urls&gt;&lt;url&gt;http://dx.doi.org/10.1039/C7TA11346C&lt;/url&gt;&lt;/related-urls&gt;&lt;/urls&gt;&lt;electronic-resource-num&gt;10.1039/C7TA11346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7.7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8&lt;/Year&gt;&lt;RecNum&gt;253&lt;/RecNum&gt;&lt;DisplayText&gt;&lt;style font="Times New Roman" size="12"&gt;[7]&lt;/style&gt;&lt;/DisplayText&gt;&lt;record&gt;&lt;rec-number&gt;253&lt;/rec-number&gt;&lt;foreign-keys&gt;&lt;key app="EN" db-id="t9sta00wv2ffzhezavnxzpz4etswst5vwppv" timestamp="1640847999"&gt;253&lt;/key&gt;&lt;/foreign-keys&gt;&lt;ref-type name="Journal Article"&gt;17&lt;/ref-type&gt;&lt;contributors&gt;&lt;authors&gt;&lt;author&gt;Li, W. D.&lt;/author&gt;&lt;author&gt;Liu, X. M.&lt;/author&gt;&lt;author&gt;Celio, H.&lt;/author&gt;&lt;author&gt;Smith, P.&lt;/author&gt;&lt;author&gt;Dolocan, A.&lt;/author&gt;&lt;author&gt;Chi, M. F.&lt;/author&gt;&lt;author&gt;Manthiram, A.&lt;/author&gt;&lt;/authors&gt;&lt;/contributors&gt;&lt;titles&gt;&lt;title&gt;Mn versus Al in Layered Oxide Cathodes in Lithium-Ion Batteries: A Comprehensive Evaluation on Long-Term Cyclability&lt;/title&gt;&lt;secondary-title&gt;Advanced Energy Materials&lt;/secondary-title&gt;&lt;/titles&gt;&lt;periodical&gt;&lt;full-title&gt;Advanced Energy Materials&lt;/full-title&gt;&lt;abbr-1&gt;Adv. Energy Mater.&lt;/abbr-1&gt;&lt;/periodical&gt;&lt;volume&gt;8&lt;/volume&gt;&lt;number&gt;15&lt;/number&gt;&lt;dates&gt;&lt;year&gt;2018&lt;/year&gt;&lt;pub-dates&gt;&lt;date&gt;May&lt;/date&gt;&lt;/pub-dates&gt;&lt;/dates&gt;&lt;isbn&gt;1614-6832&lt;/isbn&gt;&lt;accession-num&gt;WOS:000434031400014&lt;/accession-num&gt;&lt;urls&gt;&lt;related-urls&gt;&lt;url&gt;&amp;lt;Go to ISI&amp;gt;://WOS:000434031400014&lt;/url&gt;&lt;/related-urls&gt;&lt;/urls&gt;&lt;custom7&gt;1703154&lt;/custom7&gt;&lt;electronic-resource-num&gt;10.1002/aenm.2017031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.7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9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0.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2.7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9.8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8&lt;/Year&gt;&lt;RecNum&gt;254&lt;/RecNum&gt;&lt;DisplayText&gt;&lt;style font="Times New Roman" size="12"&gt;[8]&lt;/style&gt;&lt;/DisplayText&gt;&lt;record&gt;&lt;rec-number&gt;254&lt;/rec-number&gt;&lt;foreign-keys&gt;&lt;key app="EN" db-id="t9sta00wv2ffzhezavnxzpz4etswst5vwppv" timestamp="1640848042"&gt;254&lt;/key&gt;&lt;/foreign-keys&gt;&lt;ref-type name="Journal Article"&gt;17&lt;/ref-type&gt;&lt;contributors&gt;&lt;authors&gt;&lt;author&gt;Sun, Y. M.&lt;/author&gt;&lt;author&gt;Zhang, Z. K.&lt;/author&gt;&lt;author&gt;Li, H. H.&lt;/author&gt;&lt;author&gt;Yang, T.&lt;/author&gt;&lt;author&gt;Zhang, H. Z.&lt;/author&gt;&lt;author&gt;Shi, X. X.&lt;/author&gt;&lt;author&gt;Song, D. W.&lt;/author&gt;&lt;author&gt;Zhang, L. Q.&lt;/author&gt;&lt;/authors&gt;&lt;/contributors&gt;&lt;titles&gt;&lt;title&gt;Influence of Ni/ Mn distributions on the structure and electrochemical properties of Ni- rich cathode materials&lt;/title&gt;&lt;secondary-title&gt;Dalton Transactions&lt;/secondary-title&gt;&lt;/titles&gt;&lt;periodical&gt;&lt;full-title&gt;Dalton Transactions&lt;/full-title&gt;&lt;abbr-1&gt;Dalton Trans.&lt;/abbr-1&gt;&lt;/periodical&gt;&lt;pages&gt;16651-16659&lt;/pages&gt;&lt;volume&gt;47&lt;/volume&gt;&lt;number&gt;46&lt;/number&gt;&lt;dates&gt;&lt;year&gt;2018&lt;/year&gt;&lt;pub-dates&gt;&lt;date&gt;Dec&lt;/date&gt;&lt;/pub-dates&gt;&lt;/dates&gt;&lt;isbn&gt;1477-9226&lt;/isbn&gt;&lt;accession-num&gt;WOS:000451657900033&lt;/accession-num&gt;&lt;urls&gt;&lt;related-urls&gt;&lt;url&gt;&amp;lt;Go to ISI&amp;gt;://WOS:000451657900033&lt;/url&gt;&lt;/related-urls&gt;&lt;/urls&gt;&lt;electronic-resource-num&gt;10.1039/c8dt03552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4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.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7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5.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9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0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4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1.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9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8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8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.1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9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7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3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42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2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18&lt;/Year&gt;&lt;RecNum&gt;255&lt;/RecNum&gt;&lt;DisplayText&gt;&lt;style font="Times New Roman" size="12"&gt;[9]&lt;/style&gt;&lt;/DisplayText&gt;&lt;record&gt;&lt;rec-number&gt;255&lt;/rec-number&gt;&lt;foreign-keys&gt;&lt;key app="EN" db-id="t9sta00wv2ffzhezavnxzpz4etswst5vwppv" timestamp="1640848260"&gt;255&lt;/key&gt;&lt;/foreign-keys&gt;&lt;ref-type name="Journal Article"&gt;17&lt;/ref-type&gt;&lt;contributors&gt;&lt;authors&gt;&lt;author&gt;Zhao, X. X.&lt;/author&gt;&lt;author&gt;An, L. W.&lt;/author&gt;&lt;author&gt;Sun, J. C.&lt;/author&gt;&lt;author&gt;Liang, G. C.&lt;/author&gt;&lt;/authors&gt;&lt;/contributors&gt;&lt;titles&gt;&lt;title&gt;LiNi0.5Co0.2Mn0.3O2 hollow microspheres-synthesis, characterization and application as cathode materials for power lithium ion batteries&lt;/title&gt;&lt;secondary-title&gt;Journal of Electroanalytical Chemistry&lt;/secondary-title&gt;&lt;/titles&gt;&lt;periodical&gt;&lt;full-title&gt;Journal of Electroanalytical Chemistry&lt;/full-title&gt;&lt;abbr-1&gt;J. Electroanal. Chem.&lt;/abbr-1&gt;&lt;/periodical&gt;&lt;pages&gt;1-10&lt;/pages&gt;&lt;volume&gt;810&lt;/volume&gt;&lt;dates&gt;&lt;year&gt;2018&lt;/year&gt;&lt;pub-dates&gt;&lt;date&gt;Feb&lt;/date&gt;&lt;/pub-dates&gt;&lt;/dates&gt;&lt;isbn&gt;1572-6657&lt;/isbn&gt;&lt;accession-num&gt;WOS:000425560800001&lt;/accession-num&gt;&lt;urls&gt;&lt;related-urls&gt;&lt;url&gt;&amp;lt;Go to ISI&amp;gt;://WOS:000425560800001&lt;/url&gt;&lt;/related-urls&gt;&lt;/urls&gt;&lt;electronic-resource-num&gt;10.1016/j.jelechem.2018.01.0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8.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.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8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yu&lt;/Author&gt;&lt;Year&gt;2018&lt;/Year&gt;&lt;RecNum&gt;256&lt;/RecNum&gt;&lt;DisplayText&gt;&lt;style font="Times New Roman" size="12"&gt;[10]&lt;/style&gt;&lt;/DisplayText&gt;&lt;record&gt;&lt;rec-number&gt;256&lt;/rec-number&gt;&lt;foreign-keys&gt;&lt;key app="EN" db-id="t9sta00wv2ffzhezavnxzpz4etswst5vwppv" timestamp="1640848303"&gt;256&lt;/key&gt;&lt;/foreign-keys&gt;&lt;ref-type name="Journal Article"&gt;17&lt;/ref-type&gt;&lt;contributors&gt;&lt;authors&gt;&lt;author&gt;Ryu, Hoon-Hee&lt;/author&gt;&lt;author&gt;Park, Geon-Tae&lt;/author&gt;&lt;author&gt;Yoon, Chong S.&lt;/author&gt;&lt;author&gt;Sun, Yang-Kook&lt;/author&gt;&lt;/authors&gt;&lt;/contributors&gt;&lt;titles&gt;&lt;title&gt;Microstructural Degradation of Ni-Rich Li[NixCoyMn1−x−y]O2 Cathodes During Accelerated Calendar Aging&lt;/title&gt;&lt;secondary-title&gt;Small&lt;/secondary-title&gt;&lt;/titles&gt;&lt;periodical&gt;&lt;full-title&gt;Small&lt;/full-title&gt;&lt;/periodical&gt;&lt;pages&gt;1803179&lt;/pages&gt;&lt;volume&gt;14&lt;/volume&gt;&lt;number&gt;45&lt;/number&gt;&lt;dates&gt;&lt;year&gt;2018&lt;/year&gt;&lt;/dates&gt;&lt;isbn&gt;1613-6810&lt;/isbn&gt;&lt;urls&gt;&lt;related-urls&gt;&lt;url&gt;https://onlinelibrary.wiley.com/doi/abs/10.1002/smll.201803179&lt;/url&gt;&lt;/related-urls&gt;&lt;/urls&gt;&lt;electronic-resource-num&gt;https://doi.org/10.1002/smll.20180317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.1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5&lt;/Year&gt;&lt;RecNum&gt;257&lt;/RecNum&gt;&lt;DisplayText&gt;&lt;style font="Times New Roman" size="12"&gt;[11]&lt;/style&gt;&lt;/DisplayText&gt;&lt;record&gt;&lt;rec-number&gt;257&lt;/rec-number&gt;&lt;foreign-keys&gt;&lt;key app="EN" db-id="t9sta00wv2ffzhezavnxzpz4etswst5vwppv" timestamp="1640848366"&gt;257&lt;/key&gt;&lt;/foreign-keys&gt;&lt;ref-type name="Journal Article"&gt;17&lt;/ref-type&gt;&lt;contributors&gt;&lt;authors&gt;&lt;author&gt;Sun, Ho-Hyun&lt;/author&gt;&lt;author&gt;Choi, Wonchang&lt;/author&gt;&lt;author&gt;Lee, Joong Kee&lt;/author&gt;&lt;author&gt;Oh, In-Hwan&lt;/author&gt;&lt;author&gt;Jung, Hun-Gi&lt;/author&gt;&lt;/authors&gt;&lt;/contributors&gt;&lt;titles&gt;&lt;title&gt;Control of electrochemical properties of nickel-rich layered cathode materials for lithium ion batteries by variation of the manganese to cobalt ratio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877-883&lt;/pages&gt;&lt;volume&gt;275&lt;/volume&gt;&lt;keywords&gt;&lt;keyword&gt;Lithium ion battery&lt;/keyword&gt;&lt;keyword&gt;Cathode&lt;/keyword&gt;&lt;keyword&gt;Layered oxide&lt;/keyword&gt;&lt;keyword&gt;Nickel rich&lt;/keyword&gt;&lt;keyword&gt;Coprecipitation&lt;/keyword&gt;&lt;/keywords&gt;&lt;dates&gt;&lt;year&gt;2015&lt;/year&gt;&lt;pub-dates&gt;&lt;date&gt;2015/02/01/&lt;/date&gt;&lt;/pub-dates&gt;&lt;/dates&gt;&lt;isbn&gt;0378-7753&lt;/isbn&gt;&lt;urls&gt;&lt;related-urls&gt;&lt;url&gt;https://www.sciencedirect.com/science/article/pii/S0378775314019028&lt;/url&gt;&lt;/related-urls&gt;&lt;/urls&gt;&lt;electronic-resource-num&gt;https://doi.org/10.1016/j.jpowsour.2014.11.07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4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9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1.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3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.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9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1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4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0.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4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1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8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06&lt;/Year&gt;&lt;RecNum&gt;258&lt;/RecNum&gt;&lt;DisplayText&gt;&lt;style font="Times New Roman" size="12"&gt;[12]&lt;/style&gt;&lt;/DisplayText&gt;&lt;record&gt;&lt;rec-number&gt;258&lt;/rec-number&gt;&lt;foreign-keys&gt;&lt;key app="EN" db-id="t9sta00wv2ffzhezavnxzpz4etswst5vwppv" timestamp="1640848402"&gt;258&lt;/key&gt;&lt;/foreign-keys&gt;&lt;ref-type name="Journal Article"&gt;17&lt;/ref-type&gt;&lt;contributors&gt;&lt;authors&gt;&lt;author&gt;Kim, Myung-Hyoon&lt;/author&gt;&lt;author&gt;Shin, Ho-Suk&lt;/author&gt;&lt;author&gt;Shin, Dongwook&lt;/author&gt;&lt;author&gt;Sun, Yang-Kook&lt;/author&gt;&lt;/authors&gt;&lt;/contributors&gt;&lt;titles&gt;&lt;title&gt;Synthesis and electrochemical properties of Li[Ni0.8Co0.1Mn0.1]O2 and Li[Ni0.8Co0.2]O2 via co-precipitation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328-1333&lt;/pages&gt;&lt;volume&gt;159&lt;/volume&gt;&lt;number&gt;2&lt;/number&gt;&lt;keywords&gt;&lt;keyword&gt;Cathode material&lt;/keyword&gt;&lt;keyword&gt;Co-precipitation&lt;/keyword&gt;&lt;keyword&gt;Thermal stability&lt;/keyword&gt;&lt;keyword&gt;Lithium secondary batteries&lt;/keyword&gt;&lt;/keywords&gt;&lt;dates&gt;&lt;year&gt;2006&lt;/year&gt;&lt;pub-dates&gt;&lt;date&gt;2006/09/22/&lt;/date&gt;&lt;/pub-dates&gt;&lt;/dates&gt;&lt;isbn&gt;0378-7753&lt;/isbn&gt;&lt;urls&gt;&lt;related-urls&gt;&lt;url&gt;https://www.sciencedirect.com/science/article/pii/S0378775305016538&lt;/url&gt;&lt;/related-urls&gt;&lt;/urls&gt;&lt;electronic-resource-num&gt;https://doi.org/10.1016/j.jpowsour.2005.11.08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  <w:vMerge w:val="restart"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oh&lt;/Author&gt;&lt;Year&gt;2013&lt;/Year&gt;&lt;RecNum&gt;259&lt;/RecNum&gt;&lt;DisplayText&gt;&lt;style font="Times New Roman" size="12"&gt;[13]&lt;/style&gt;&lt;/DisplayText&gt;&lt;record&gt;&lt;rec-number&gt;259&lt;/rec-number&gt;&lt;foreign-keys&gt;&lt;key app="EN" db-id="t9sta00wv2ffzhezavnxzpz4etswst5vwppv" timestamp="1640848435"&gt;259&lt;/key&gt;&lt;/foreign-keys&gt;&lt;ref-type name="Journal Article"&gt;17&lt;/ref-type&gt;&lt;contributors&gt;&lt;authors&gt;&lt;author&gt;Noh, Hyung-Joo&lt;/author&gt;&lt;author&gt;Youn, Sungjune&lt;/author&gt;&lt;author&gt;Yoon, Chong Seung&lt;/author&gt;&lt;author&gt;Sun, Yang-Kook&lt;/author&gt;&lt;/authors&gt;&lt;/contributors&gt;&lt;titles&gt;&lt;title&gt;Comparison of the structural and electrochemical properties of layered Li[NixCoyMnz]O2 (x = 1/3, 0.5, 0.6, 0.7, 0.8 and 0.85) cathode material for lithium-ion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21-130&lt;/pages&gt;&lt;volume&gt;233&lt;/volume&gt;&lt;keywords&gt;&lt;keyword&gt;Layered materials&lt;/keyword&gt;&lt;keyword&gt;Cathode materials&lt;/keyword&gt;&lt;keyword&gt;Coprecipitation&lt;/keyword&gt;&lt;keyword&gt;Lithium-ion batteries&lt;/keyword&gt;&lt;/keywords&gt;&lt;dates&gt;&lt;year&gt;2013&lt;/year&gt;&lt;pub-dates&gt;&lt;date&gt;2013/07/01/&lt;/date&gt;&lt;/pub-dates&gt;&lt;/dates&gt;&lt;isbn&gt;0378-7753&lt;/isbn&gt;&lt;urls&gt;&lt;related-urls&gt;&lt;url&gt;https://www.sciencedirect.com/science/article/pii/S0378775313001110&lt;/url&gt;&lt;/related-urls&gt;&lt;/urls&gt;&lt;electronic-resource-num&gt;https://doi.org/10.1016/j.jpowsour.2013.01.06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9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.3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3.1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1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6.5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1.2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7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1.4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.7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474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4.8</w:t>
            </w:r>
          </w:p>
        </w:tc>
        <w:tc>
          <w:tcPr>
            <w:tcW w:w="986" w:type="dxa"/>
            <w:vMerge/>
          </w:tcPr>
          <w:p w:rsidR="007D1474" w:rsidRPr="0081079B" w:rsidRDefault="007D1474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9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25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  <w:tc>
          <w:tcPr>
            <w:tcW w:w="986" w:type="dxa"/>
            <w:vMerge w:val="restart"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260&lt;/RecNum&gt;&lt;DisplayText&gt;&lt;style font="Times New Roman" size="12"&gt;[14]&lt;/style&gt;&lt;/DisplayText&gt;&lt;record&gt;&lt;rec-number&gt;260&lt;/rec-number&gt;&lt;foreign-keys&gt;&lt;key app="EN" db-id="t9sta00wv2ffzhezavnxzpz4etswst5vwppv" timestamp="1640848572"&gt;260&lt;/key&gt;&lt;/foreign-keys&gt;&lt;ref-type name="Journal Article"&gt;17&lt;/ref-type&gt;&lt;contributors&gt;&lt;authors&gt;&lt;author&gt;Li, Wangda&lt;/author&gt;&lt;author&gt;Asl, Hooman Yaghoobnejad&lt;/author&gt;&lt;author&gt;Xie, Qiang&lt;/author&gt;&lt;author&gt;Manthiram, Arumugam&lt;/author&gt;&lt;/authors&gt;&lt;/contributors&gt;&lt;titles&gt;&lt;title&gt;Collapse of LiNi1–x–yCoxMnyO2 Lattice at Deep Charge Irrespective of Nickel Content in Lithium-Ion Batteries&lt;/title&gt;&lt;secondary-title&gt;Journal of the American Chemical Society&lt;/secondary-title&gt;&lt;/titles&gt;&lt;periodical&gt;&lt;full-title&gt;Journal of the American Chemical Society&lt;/full-title&gt;&lt;abbr-1&gt;J. Am. Chem. Soc.&lt;/abbr-1&gt;&lt;/periodical&gt;&lt;pages&gt;5097-5101&lt;/pages&gt;&lt;volume&gt;141&lt;/volume&gt;&lt;number&gt;13&lt;/number&gt;&lt;dates&gt;&lt;year&gt;2019&lt;/year&gt;&lt;pub-dates&gt;&lt;date&gt;2019/04/03&lt;/date&gt;&lt;/pub-dates&gt;&lt;/dates&gt;&lt;publisher&gt;American Chemical Society&lt;/publisher&gt;&lt;isbn&gt;0002-7863&lt;/isbn&gt;&lt;urls&gt;&lt;related-urls&gt;&lt;url&gt;https://doi.org/10.1021/jacs.8b13798&lt;/url&gt;&lt;/related-urls&gt;&lt;/urls&gt;&lt;electronic-resource-num&gt;10.1021/jacs.8b1379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5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7D1474">
        <w:trPr>
          <w:trHeight w:val="359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6.3</w:t>
            </w:r>
          </w:p>
        </w:tc>
        <w:tc>
          <w:tcPr>
            <w:tcW w:w="986" w:type="dxa"/>
          </w:tcPr>
          <w:p w:rsidR="0081079B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ia&lt;/Author&gt;&lt;Year&gt;2015&lt;/Year&gt;&lt;RecNum&gt;261&lt;/RecNum&gt;&lt;DisplayText&gt;&lt;style font="Times New Roman" size="12"&gt;[15]&lt;/style&gt;&lt;/DisplayText&gt;&lt;record&gt;&lt;rec-number&gt;261&lt;/rec-number&gt;&lt;foreign-keys&gt;&lt;key app="EN" db-id="t9sta00wv2ffzhezavnxzpz4etswst5vwppv" timestamp="1640848604"&gt;261&lt;/key&gt;&lt;/foreign-keys&gt;&lt;ref-type name="Journal Article"&gt;17&lt;/ref-type&gt;&lt;contributors&gt;&lt;authors&gt;&lt;author&gt;Xia, Yun-Fei&lt;/author&gt;&lt;author&gt;Nie, Min&lt;/author&gt;&lt;author&gt;Wang, Zhen-Bo&lt;/author&gt;&lt;author&gt;Yu, Fu-Da&lt;/author&gt;&lt;author&gt;Zhang, Yin&lt;/author&gt;&lt;author&gt;Zheng, Li-Li&lt;/author&gt;&lt;author&gt;Wu, Jin&lt;/author&gt;&lt;author&gt;Ke, Ke&lt;/author&gt;&lt;/authors&gt;&lt;/contributors&gt;&lt;titles&gt;&lt;title&gt;Structural, morphological and electrochemical investigation of LiNi0.6Co0.2Mn0.2O2 cathode material synthesized in different sintering conditions&lt;/title&gt;&lt;secondary-title&gt;Ceramics International&lt;/secondary-title&gt;&lt;/titles&gt;&lt;periodical&gt;&lt;full-title&gt;Ceramics International&lt;/full-title&gt;&lt;abbr-1&gt;Ceram. Int.&lt;/abbr-1&gt;&lt;/periodical&gt;&lt;pages&gt;11815-11823&lt;/pages&gt;&lt;volume&gt;41&lt;/volume&gt;&lt;number&gt;9, Part B&lt;/number&gt;&lt;keywords&gt;&lt;keyword&gt;Cathode material&lt;/keyword&gt;&lt;keyword&gt;LiNiCoMnO&lt;/keyword&gt;&lt;keyword&gt;Sintering temperature&lt;/keyword&gt;&lt;keyword&gt;Sintering time&lt;/keyword&gt;&lt;/keywords&gt;&lt;dates&gt;&lt;year&gt;2015&lt;/year&gt;&lt;pub-dates&gt;&lt;date&gt;2015/11/01/&lt;/date&gt;&lt;/pub-dates&gt;&lt;/dates&gt;&lt;isbn&gt;0272-8842&lt;/isbn&gt;&lt;urls&gt;&lt;related-urls&gt;&lt;url&gt;https://www.sciencedirect.com/science/article/pii/S0272884215010950&lt;/url&gt;&lt;/related-urls&gt;&lt;/urls&gt;&lt;electronic-resource-num&gt;https://doi.org/10.1016/j.ceramint.2015.05.15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9.5</w:t>
            </w:r>
          </w:p>
        </w:tc>
        <w:tc>
          <w:tcPr>
            <w:tcW w:w="986" w:type="dxa"/>
            <w:vMerge w:val="restart"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m&lt;/Author&gt;&lt;Year&gt;2014&lt;/Year&gt;&lt;RecNum&gt;262&lt;/RecNum&gt;&lt;DisplayText&gt;&lt;style font="Times New Roman" size="12"&gt;[16]&lt;/style&gt;&lt;/DisplayText&gt;&lt;record&gt;&lt;rec-number&gt;262&lt;/rec-number&gt;&lt;foreign-keys&gt;&lt;key app="EN" db-id="t9sta00wv2ffzhezavnxzpz4etswst5vwppv" timestamp="1640848680"&gt;262&lt;/key&gt;&lt;/foreign-keys&gt;&lt;ref-type name="Journal Article"&gt;17&lt;/ref-type&gt;&lt;contributors&gt;&lt;authors&gt;&lt;author&gt;Shim, Jae-Hyun&lt;/author&gt;&lt;author&gt;Kim, Chang-Yeon&lt;/author&gt;&lt;author&gt;Cho, Sang-Woo&lt;/author&gt;&lt;author&gt;Missiul, Aleksandr&lt;/author&gt;&lt;author&gt;Kim, Jin-Kyu&lt;/author&gt;&lt;author&gt;Ahn, Young Ju&lt;/author&gt;&lt;author&gt;Lee, Sanghun&lt;/author&gt;&lt;/authors&gt;&lt;/contributors&gt;&lt;titles&gt;&lt;title&gt;Effects of heat-treatment atmosphere on electrochemical performances of Ni-rich mixed-metal oxide (LiNi0.80Co0.15Mn0.05O2) as a cathode material for lithium ion battery&lt;/title&gt;&lt;secondary-title&gt;Electrochimica Acta&lt;/secondary-title&gt;&lt;/titles&gt;&lt;periodical&gt;&lt;full-title&gt;Electrochimica Acta&lt;/full-title&gt;&lt;abbr-1&gt;Electrochim. Acta&lt;/abbr-1&gt;&lt;/periodical&gt;&lt;pages&gt;15-21&lt;/pages&gt;&lt;volume&gt;138&lt;/volume&gt;&lt;keywords&gt;&lt;keyword&gt;Ni-rich mixed metal oxide&lt;/keyword&gt;&lt;keyword&gt;Scanning transmission electron microscopy&lt;/keyword&gt;&lt;keyword&gt;Lithium ion battery&lt;/keyword&gt;&lt;keyword&gt;Heat treatment condition&lt;/keyword&gt;&lt;/keywords&gt;&lt;dates&gt;&lt;year&gt;2014&lt;/year&gt;&lt;pub-dates&gt;&lt;date&gt;2014/08/20/&lt;/date&gt;&lt;/pub-dates&gt;&lt;/dates&gt;&lt;isbn&gt;0013-4686&lt;/isbn&gt;&lt;urls&gt;&lt;related-urls&gt;&lt;url&gt;https://www.sciencedirect.com/science/article/pii/S0013468614012614&lt;/url&gt;&lt;/related-urls&gt;&lt;/urls&gt;&lt;electronic-resource-num&gt;https://doi.org/10.1016/j.electacta.2014.06.07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2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3.7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9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3.1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.7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73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  <w:vMerge w:val="restart"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ung&lt;/Author&gt;&lt;Year&gt;2017&lt;/Year&gt;&lt;RecNum&gt;263&lt;/RecNum&gt;&lt;DisplayText&gt;&lt;style font="Times New Roman" size="12"&gt;[17]&lt;/style&gt;&lt;/DisplayText&gt;&lt;record&gt;&lt;rec-number&gt;263&lt;/rec-number&gt;&lt;foreign-keys&gt;&lt;key app="EN" db-id="t9sta00wv2ffzhezavnxzpz4etswst5vwppv" timestamp="1640848737"&gt;263&lt;/key&gt;&lt;/foreign-keys&gt;&lt;ref-type name="Journal Article"&gt;17&lt;/ref-type&gt;&lt;contributors&gt;&lt;authors&gt;&lt;author&gt;Jung, Roland&lt;/author&gt;&lt;author&gt;Metzger, Michael&lt;/author&gt;&lt;author&gt;Maglia, Filippo&lt;/author&gt;&lt;author&gt;Stinner, Christoph&lt;/author&gt;&lt;author&gt;Gasteiger, Hubert A.&lt;/author&gt;&lt;/authors&gt;&lt;/contributors&gt;&lt;titles&gt;&lt;title&gt;Oxygen Release and Its Effect on the Cycling Stability of LiNixMnyCozO2(NMC) Cathode Materials for Li-Ion Batteri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1361-A1377&lt;/pages&gt;&lt;volume&gt;164&lt;/volume&gt;&lt;number&gt;7&lt;/number&gt;&lt;dates&gt;&lt;year&gt;2017&lt;/year&gt;&lt;/dates&gt;&lt;publisher&gt;The Electrochemical Society&lt;/publisher&gt;&lt;isbn&gt;0013-4651&amp;#xD;1945-7111&lt;/isbn&gt;&lt;urls&gt;&lt;related-urls&gt;&lt;url&gt;http://dx.doi.org/10.1149/2.0021707jes&lt;/url&gt;&lt;/related-urls&gt;&lt;/urls&gt;&lt;electronic-resource-num&gt;10.1149/2.0021707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7D1474">
        <w:trPr>
          <w:trHeight w:val="332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3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.1</w:t>
            </w:r>
          </w:p>
        </w:tc>
        <w:tc>
          <w:tcPr>
            <w:tcW w:w="986" w:type="dxa"/>
            <w:vMerge w:val="restart"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1&lt;/Year&gt;&lt;RecNum&gt;264&lt;/RecNum&gt;&lt;DisplayText&gt;&lt;style font="Times New Roman" size="12"&gt;[18]&lt;/style&gt;&lt;/DisplayText&gt;&lt;record&gt;&lt;rec-number&gt;264&lt;/rec-number&gt;&lt;foreign-keys&gt;&lt;key app="EN" db-id="t9sta00wv2ffzhezavnxzpz4etswst5vwppv" timestamp="1640848771"&gt;264&lt;/key&gt;&lt;/foreign-keys&gt;&lt;ref-type name="Journal Article"&gt;17&lt;/ref-type&gt;&lt;contributors&gt;&lt;authors&gt;&lt;author&gt;Sun, Yang-Kook&lt;/author&gt;&lt;author&gt;Lee, Bo-Ram&lt;/author&gt;&lt;author&gt;Noh, Hyung-Ju&lt;/author&gt;&lt;author&gt;Wu, Huiming&lt;/author&gt;&lt;author&gt;Myung, Seung-Taek&lt;/author&gt;&lt;author&gt;Amine, Khalil&lt;/author&gt;&lt;/authors&gt;&lt;/contributors&gt;&lt;titles&gt;&lt;title&gt;A novel concentration-gradient Li[Ni0.83Co0.07Mn0.10]O2 cathode material for high-energy lithium-ion batteries&lt;/title&gt;&lt;secondary-title&gt;Journal of Materials Chemistry&lt;/secondary-title&gt;&lt;/titles&gt;&lt;periodical&gt;&lt;full-title&gt;Journal of Materials Chemistry&lt;/full-title&gt;&lt;abbr-1&gt;J. Mater. Chem.&lt;/abbr-1&gt;&lt;/periodical&gt;&lt;pages&gt;10108-10112&lt;/pages&gt;&lt;volume&gt;21&lt;/volume&gt;&lt;number&gt;27&lt;/number&gt;&lt;dates&gt;&lt;year&gt;2011&lt;/year&gt;&lt;/dates&gt;&lt;publisher&gt;The Royal Society of Chemistry&lt;/publisher&gt;&lt;isbn&gt;0959-9428&lt;/isbn&gt;&lt;work-type&gt;10.1039/C0JM04242K&lt;/work-type&gt;&lt;urls&gt;&lt;related-urls&gt;&lt;url&gt;http://dx.doi.org/10.1039/C0JM04242K&lt;/url&gt;&lt;/related-urls&gt;&lt;/urls&gt;&lt;electronic-resource-num&gt;10.1039/C0JM04242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3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.1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3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9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3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.3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3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3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9.4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7D1474">
        <w:trPr>
          <w:trHeight w:val="39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9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9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  <w:tc>
          <w:tcPr>
            <w:tcW w:w="986" w:type="dxa"/>
          </w:tcPr>
          <w:p w:rsidR="0081079B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7&lt;/Year&gt;&lt;RecNum&gt;265&lt;/RecNum&gt;&lt;DisplayText&gt;&lt;style font="Times New Roman" size="12"&gt;[19]&lt;/style&gt;&lt;/DisplayText&gt;&lt;record&gt;&lt;rec-number&gt;265&lt;/rec-number&gt;&lt;foreign-keys&gt;&lt;key app="EN" db-id="t9sta00wv2ffzhezavnxzpz4etswst5vwppv" timestamp="1640848823"&gt;265&lt;/key&gt;&lt;/foreign-keys&gt;&lt;ref-type name="Journal Article"&gt;17&lt;/ref-type&gt;&lt;contributors&gt;&lt;authors&gt;&lt;author&gt;Kim, Un-Hyuck&lt;/author&gt;&lt;author&gt;Myung, Seung-Taek&lt;/author&gt;&lt;author&gt;Yoon, Chong S.&lt;/author&gt;&lt;author&gt;Sun, Yang-Kook&lt;/author&gt;&lt;/authors&gt;&lt;/contributors&gt;&lt;titles&gt;&lt;title&gt;Extending the Battery Life Using an Al-Doped Li[Ni0.76Co0.09Mn0.15]O2 Cathode with Concentration Gradients for Lithium Ion Batteries&lt;/title&gt;&lt;secondary-title&gt;ACS Energy Letters&lt;/secondary-title&gt;&lt;/titles&gt;&lt;periodical&gt;&lt;full-title&gt;ACS Energy Letters&lt;/full-title&gt;&lt;abbr-1&gt;ACS Energy Lett.&lt;/abbr-1&gt;&lt;/periodical&gt;&lt;pages&gt;1848-1854&lt;/pages&gt;&lt;volume&gt;2&lt;/volume&gt;&lt;number&gt;8&lt;/number&gt;&lt;dates&gt;&lt;year&gt;2017&lt;/year&gt;&lt;pub-dates&gt;&lt;date&gt;2017/08/11&lt;/date&gt;&lt;/pub-dates&gt;&lt;/dates&gt;&lt;publisher&gt;American Chemical Society&lt;/publisher&gt;&lt;urls&gt;&lt;related-urls&gt;&lt;url&gt;https://doi.org/10.1021/acsenergylett.7b00613&lt;/url&gt;&lt;/related-urls&gt;&lt;/urls&gt;&lt;electronic-resource-num&gt;10.1021/acsenergylett.7b0061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50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.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986" w:type="dxa"/>
          </w:tcPr>
          <w:p w:rsidR="0081079B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sai&lt;/Author&gt;&lt;Year&gt;2004&lt;/Year&gt;&lt;RecNum&gt;266&lt;/RecNum&gt;&lt;DisplayText&gt;&lt;style font="Times New Roman" size="12"&gt;[20]&lt;/style&gt;&lt;/DisplayText&gt;&lt;record&gt;&lt;rec-number&gt;266&lt;/rec-number&gt;&lt;foreign-keys&gt;&lt;key app="EN" db-id="t9sta00wv2ffzhezavnxzpz4etswst5vwppv" timestamp="1640848897"&gt;266&lt;/key&gt;&lt;/foreign-keys&gt;&lt;ref-type name="Journal Article"&gt;17&lt;/ref-type&gt;&lt;contributors&gt;&lt;authors&gt;&lt;author&gt;Tsai, Y. W.&lt;/author&gt;&lt;author&gt;Lee, J. F.&lt;/author&gt;&lt;author&gt;Liu, D. G.&lt;/author&gt;&lt;author&gt;Hwang, B. J.&lt;/author&gt;&lt;/authors&gt;&lt;/contributors&gt;&lt;titles&gt;&lt;title&gt;In-situ X-ray absorption spectroscopy investigations of a layered LiNi0.65Co0.25Mn0.1O2 cathode material for rechargeable lithium batteries&lt;/title&gt;&lt;secondary-title&gt;Journal of Materials Chemistry&lt;/secondary-title&gt;&lt;/titles&gt;&lt;periodical&gt;&lt;full-title&gt;Journal of Materials Chemistry&lt;/full-title&gt;&lt;abbr-1&gt;J. Mater. Chem.&lt;/abbr-1&gt;&lt;/periodical&gt;&lt;pages&gt;958-965&lt;/pages&gt;&lt;volume&gt;14&lt;/volume&gt;&lt;number&gt;6&lt;/number&gt;&lt;dates&gt;&lt;year&gt;2004&lt;/year&gt;&lt;/dates&gt;&lt;publisher&gt;The Royal Society of Chemistry&lt;/publisher&gt;&lt;isbn&gt;0959-9428&lt;/isbn&gt;&lt;work-type&gt;10.1039/B315063A&lt;/work-type&gt;&lt;urls&gt;&lt;related-urls&gt;&lt;url&gt;http://dx.doi.org/10.1039/B315063A&lt;/url&gt;&lt;/related-urls&gt;&lt;/urls&gt;&lt;electronic-resource-num&gt;10.1039/B315063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9.8</w:t>
            </w:r>
          </w:p>
        </w:tc>
        <w:tc>
          <w:tcPr>
            <w:tcW w:w="986" w:type="dxa"/>
            <w:vMerge w:val="restart"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n&lt;/Author&gt;&lt;Year&gt;2005&lt;/Year&gt;&lt;RecNum&gt;267&lt;/RecNum&gt;&lt;DisplayText&gt;&lt;style font="Times New Roman" size="12"&gt;[21]&lt;/style&gt;&lt;/DisplayText&gt;&lt;record&gt;&lt;rec-number&gt;267&lt;/rec-number&gt;&lt;foreign-keys&gt;&lt;key app="EN" db-id="t9sta00wv2ffzhezavnxzpz4etswst5vwppv" timestamp="1640848923"&gt;267&lt;/key&gt;&lt;/foreign-keys&gt;&lt;ref-type name="Journal Article"&gt;17&lt;/ref-type&gt;&lt;contributors&gt;&lt;authors&gt;&lt;author&gt;Shin, H. S.&lt;/author&gt;&lt;author&gt;Park, S. H.&lt;/author&gt;&lt;author&gt;Bae, Y. C.&lt;/author&gt;&lt;author&gt;Sun, Y. K.&lt;/author&gt;&lt;/authors&gt;&lt;/contributors&gt;&lt;titles&gt;&lt;title&gt;Synthesis of Li[Ni0.475Co0.05Mn0.475]O2 cathode materials via a carbonate process&lt;/title&gt;&lt;secondary-title&gt;Solid State Ionics&lt;/secondary-title&gt;&lt;/titles&gt;&lt;periodical&gt;&lt;full-title&gt;Solid State Ionics&lt;/full-title&gt;&lt;abbr-1&gt;Solid State Ion.&lt;/abbr-1&gt;&lt;/periodical&gt;&lt;pages&gt;2577-2581&lt;/pages&gt;&lt;volume&gt;176&lt;/volume&gt;&lt;number&gt;35&lt;/number&gt;&lt;keywords&gt;&lt;keyword&gt;Cathode materials&lt;/keyword&gt;&lt;keyword&gt;Carbonate coprecipitation&lt;/keyword&gt;&lt;keyword&gt;High rate&lt;/keyword&gt;&lt;keyword&gt;Spherical morphology&lt;/keyword&gt;&lt;/keywords&gt;&lt;dates&gt;&lt;year&gt;2005&lt;/year&gt;&lt;pub-dates&gt;&lt;date&gt;2005/11/15/&lt;/date&gt;&lt;/pub-dates&gt;&lt;/dates&gt;&lt;isbn&gt;0167-2738&lt;/isbn&gt;&lt;urls&gt;&lt;related-urls&gt;&lt;url&gt;https://www.sciencedirect.com/science/article/pii/S0167273805003553&lt;/url&gt;&lt;/related-urls&gt;&lt;/urls&gt;&lt;electronic-resource-num&gt;https://doi.org/10.1016/j.ssi.2005.07.00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.8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3.1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4.9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.4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9.9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7743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664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7</w:t>
            </w:r>
          </w:p>
        </w:tc>
        <w:tc>
          <w:tcPr>
            <w:tcW w:w="7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11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  <w:tc>
          <w:tcPr>
            <w:tcW w:w="986" w:type="dxa"/>
            <w:vMerge/>
          </w:tcPr>
          <w:p w:rsidR="00977438" w:rsidRPr="0081079B" w:rsidRDefault="0097743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9.25</w:t>
            </w:r>
          </w:p>
        </w:tc>
        <w:tc>
          <w:tcPr>
            <w:tcW w:w="986" w:type="dxa"/>
            <w:vMerge w:val="restart"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0&lt;/Year&gt;&lt;RecNum&gt;268&lt;/RecNum&gt;&lt;DisplayText&gt;&lt;style font="Times New Roman" size="12"&gt;[22]&lt;/style&gt;&lt;/DisplayText&gt;&lt;record&gt;&lt;rec-number&gt;268&lt;/rec-number&gt;&lt;foreign-keys&gt;&lt;key app="EN" db-id="t9sta00wv2ffzhezavnxzpz4etswst5vwppv" timestamp="1640848968"&gt;268&lt;/key&gt;&lt;/foreign-keys&gt;&lt;ref-type name="Journal Article"&gt;17&lt;/ref-type&gt;&lt;contributors&gt;&lt;authors&gt;&lt;author&gt;Lee, Hye Jin&lt;/author&gt;&lt;author&gt;Park, Kyu-Sung&lt;/author&gt;&lt;author&gt;Park, Yong Joon&lt;/author&gt;&lt;/authors&gt;&lt;/contributors&gt;&lt;titles&gt;&lt;title&gt;Surface modification of Li[Ni0.3Co0.4Mn0.3]O2 cathode by Li–La–Ti–O coating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6122-6129&lt;/pages&gt;&lt;volume&gt;195&lt;/volume&gt;&lt;number&gt;18&lt;/number&gt;&lt;keywords&gt;&lt;keyword&gt;Cathode&lt;/keyword&gt;&lt;keyword&gt;Surface coating&lt;/keyword&gt;&lt;keyword&gt;Lithium battery&lt;/keyword&gt;&lt;keyword&gt;Solid electrolyte&lt;/keyword&gt;&lt;/keywords&gt;&lt;dates&gt;&lt;year&gt;2010&lt;/year&gt;&lt;pub-dates&gt;&lt;date&gt;2010/09/15/&lt;/date&gt;&lt;/pub-dates&gt;&lt;/dates&gt;&lt;isbn&gt;0378-7753&lt;/isbn&gt;&lt;urls&gt;&lt;related-urls&gt;&lt;url&gt;https://www.sciencedirect.com/science/article/pii/S0378775309019314&lt;/url&gt;&lt;/related-urls&gt;&lt;/urls&gt;&lt;electronic-resource-num&gt;https://doi.org/10.1016/j.jpowsour.2009.10.08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7.7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8.8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5.7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5.72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</w:tcPr>
          <w:p w:rsidR="0081079B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aadoune&lt;/Author&gt;&lt;Year&gt;2010&lt;/Year&gt;&lt;RecNum&gt;269&lt;/RecNum&gt;&lt;DisplayText&gt;&lt;style font="Times New Roman" size="12"&gt;[23]&lt;/style&gt;&lt;/DisplayText&gt;&lt;record&gt;&lt;rec-number&gt;269&lt;/rec-number&gt;&lt;foreign-keys&gt;&lt;key app="EN" db-id="t9sta00wv2ffzhezavnxzpz4etswst5vwppv" timestamp="1640849010"&gt;269&lt;/key&gt;&lt;/foreign-keys&gt;&lt;ref-type name="Journal Article"&gt;17&lt;/ref-type&gt;&lt;contributors&gt;&lt;authors&gt;&lt;author&gt;Saadoune, I.&lt;/author&gt;&lt;author&gt;Labrini, M.&lt;/author&gt;&lt;author&gt;Yahya, M.&lt;/author&gt;&lt;author&gt;Almaggoussi, A.&lt;/author&gt;&lt;author&gt;Ehrenberg, H.&lt;/author&gt;&lt;/authors&gt;&lt;/contributors&gt;&lt;titles&gt;&lt;title&gt;LiNi0.1Mn0.1Co0.8O2 electrode material: Structural changes upon lithium electrochemical extraction&lt;/title&gt;&lt;secondary-title&gt;Electrochimica Acta&lt;/secondary-title&gt;&lt;alt-title&gt;Electrochim. Acta&lt;/alt-title&gt;&lt;/titles&gt;&lt;periodical&gt;&lt;full-title&gt;Electrochimica Acta&lt;/full-title&gt;&lt;abbr-1&gt;Electrochim. Acta&lt;/abbr-1&gt;&lt;/periodical&gt;&lt;alt-periodical&gt;&lt;full-title&gt;Electrochimica Acta&lt;/full-title&gt;&lt;abbr-1&gt;Electrochim. Acta&lt;/abbr-1&gt;&lt;/alt-periodical&gt;&lt;pages&gt;5180-5185&lt;/pages&gt;&lt;volume&gt;55&lt;/volume&gt;&lt;number&gt;18&lt;/number&gt;&lt;keywords&gt;&lt;keyword&gt;Layered oxides&lt;/keyword&gt;&lt;keyword&gt;Electrode material&lt;/keyword&gt;&lt;keyword&gt;Lithium extraction&lt;/keyword&gt;&lt;keyword&gt;LiNi0.1Mn0.1Co0.8O2&lt;/keyword&gt;&lt;keyword&gt;Lithium-ion battery&lt;/keyword&gt;&lt;/keywords&gt;&lt;dates&gt;&lt;year&gt;2010&lt;/year&gt;&lt;/dates&gt;&lt;isbn&gt;0013-4686&lt;/isbn&gt;&lt;urls&gt;&lt;related-urls&gt;&lt;url&gt;https://www.cheric.org/research/tech/periodicals/view.php?seq=858347&lt;/url&gt;&lt;/related-urls&gt;&lt;/urls&gt;&lt;electronic-resource-num&gt;10.1016/j.electacta.2010.04.033&lt;/electronic-resource-num&gt;&lt;language&gt;Multi-Language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  <w:tc>
          <w:tcPr>
            <w:tcW w:w="986" w:type="dxa"/>
            <w:vMerge w:val="restart"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270&lt;/RecNum&gt;&lt;DisplayText&gt;&lt;style font="Times New Roman" size="12"&gt;[24]&lt;/style&gt;&lt;/DisplayText&gt;&lt;record&gt;&lt;rec-number&gt;270&lt;/rec-number&gt;&lt;foreign-keys&gt;&lt;key app="EN" db-id="t9sta00wv2ffzhezavnxzpz4etswst5vwppv" timestamp="1640849048"&gt;270&lt;/key&gt;&lt;/foreign-keys&gt;&lt;ref-type name="Journal Article"&gt;17&lt;/ref-type&gt;&lt;contributors&gt;&lt;authors&gt;&lt;author&gt;Wang, Jingpeng&lt;/author&gt;&lt;author&gt;Du, Chunyu&lt;/author&gt;&lt;author&gt;Yan, Chunqiu&lt;/author&gt;&lt;author&gt;Xu, Xing&lt;/author&gt;&lt;author&gt;He, Xiaoshu&lt;/author&gt;&lt;author&gt;Yin, Geping&lt;/author&gt;&lt;author&gt;Zuo, Pengjian&lt;/author&gt;&lt;author&gt;Cheng, Xinqun&lt;/author&gt;&lt;author&gt;Ma, Yulin&lt;/author&gt;&lt;author&gt;Gao, Yunzhi&lt;/author&gt;&lt;/authors&gt;&lt;/contributors&gt;&lt;titles&gt;&lt;title&gt;Role of fluorine surface modification in improving electrochemical cyclability of concentration gradient Li[Ni0.73Co0.12Mn0.15]O2 cathode material for Li-ion batteries&lt;/title&gt;&lt;secondary-title&gt;RSC Advances&lt;/secondary-title&gt;&lt;/titles&gt;&lt;periodical&gt;&lt;full-title&gt;RSC Advances&lt;/full-title&gt;&lt;abbr-1&gt;RSC Adv.&lt;/abbr-1&gt;&lt;/periodical&gt;&lt;pages&gt;26307-26316&lt;/pages&gt;&lt;volume&gt;6&lt;/volume&gt;&lt;number&gt;31&lt;/number&gt;&lt;dates&gt;&lt;year&gt;2016&lt;/year&gt;&lt;/dates&gt;&lt;publisher&gt;The Royal Society of Chemistry&lt;/publisher&gt;&lt;work-type&gt;10.1039/C6RA01679K&lt;/work-type&gt;&lt;urls&gt;&lt;related-urls&gt;&lt;url&gt;http://dx.doi.org/10.1039/C6RA01679K&lt;/url&gt;&lt;/related-urls&gt;&lt;/urls&gt;&lt;electronic-resource-num&gt;10.1039/C6RA01679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.3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4.3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426C7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3</w:t>
            </w:r>
          </w:p>
        </w:tc>
        <w:tc>
          <w:tcPr>
            <w:tcW w:w="664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6.3</w:t>
            </w:r>
          </w:p>
        </w:tc>
        <w:tc>
          <w:tcPr>
            <w:tcW w:w="986" w:type="dxa"/>
            <w:vMerge/>
          </w:tcPr>
          <w:p w:rsidR="00B426C7" w:rsidRPr="0081079B" w:rsidRDefault="00B426C7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9</w:t>
            </w:r>
          </w:p>
        </w:tc>
        <w:tc>
          <w:tcPr>
            <w:tcW w:w="986" w:type="dxa"/>
            <w:vMerge w:val="restart"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him&lt;/Author&gt;&lt;Year&gt;2017&lt;/Year&gt;&lt;RecNum&gt;271&lt;/RecNum&gt;&lt;DisplayText&gt;&lt;style font="Times New Roman" size="12"&gt;[25]&lt;/style&gt;&lt;/DisplayText&gt;&lt;record&gt;&lt;rec-number&gt;271&lt;/rec-number&gt;&lt;foreign-keys&gt;&lt;key app="EN" db-id="t9sta00wv2ffzhezavnxzpz4etswst5vwppv" timestamp="1640849087"&gt;271&lt;/key&gt;&lt;/foreign-keys&gt;&lt;ref-type name="Journal Article"&gt;17&lt;/ref-type&gt;&lt;contributors&gt;&lt;authors&gt;&lt;author&gt;Shim, Jae-Hyun&lt;/author&gt;&lt;author&gt;Kim, Young-Min&lt;/author&gt;&lt;author&gt;Park, Miji&lt;/author&gt;&lt;author&gt;Kim, Jongsik&lt;/author&gt;&lt;author&gt;Lee, Sanghun&lt;/author&gt;&lt;/authors&gt;&lt;/contributors&gt;&lt;titles&gt;&lt;title&gt;Reduced Graphene Oxide-Wrapped Nickel-Rich Cathode Materials for Lithium Ion Batteries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18720-18729&lt;/pages&gt;&lt;volume&gt;9&lt;/volume&gt;&lt;number&gt;22&lt;/number&gt;&lt;dates&gt;&lt;year&gt;2017&lt;/year&gt;&lt;pub-dates&gt;&lt;date&gt;2017/06/07&lt;/date&gt;&lt;/pub-dates&gt;&lt;/dates&gt;&lt;publisher&gt;American Chemical Society&lt;/publisher&gt;&lt;isbn&gt;1944-8244&lt;/isbn&gt;&lt;urls&gt;&lt;related-urls&gt;&lt;url&gt;https://doi.org/10.1021/acsami.7b02654&lt;/url&gt;&lt;/related-urls&gt;&lt;/urls&gt;&lt;electronic-resource-num&gt;10.1021/acsami.7b026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.5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4.9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</w:t>
            </w:r>
          </w:p>
        </w:tc>
        <w:tc>
          <w:tcPr>
            <w:tcW w:w="986" w:type="dxa"/>
            <w:vMerge w:val="restart"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7&lt;/Year&gt;&lt;RecNum&gt;272&lt;/RecNum&gt;&lt;DisplayText&gt;&lt;style font="Times New Roman" size="12"&gt;[26]&lt;/style&gt;&lt;/DisplayText&gt;&lt;record&gt;&lt;rec-number&gt;272&lt;/rec-number&gt;&lt;foreign-keys&gt;&lt;key app="EN" db-id="t9sta00wv2ffzhezavnxzpz4etswst5vwppv" timestamp="1640849120"&gt;272&lt;/key&gt;&lt;/foreign-keys&gt;&lt;ref-type name="Journal Article"&gt;17&lt;/ref-type&gt;&lt;contributors&gt;&lt;authors&gt;&lt;author&gt;Sun, Ho-Hyun&lt;/author&gt;&lt;author&gt;Manthiram, Arumugam&lt;/author&gt;&lt;/authors&gt;&lt;/contributors&gt;&lt;titles&gt;&lt;title&gt;Impact of Microcrack Generation and Surface Degradation on a Nickel-Rich Layered Li[Ni0.9Co0.05Mn0.05]O2 Cathode for Lithium-Ion Batteries&lt;/title&gt;&lt;secondary-title&gt;Chemistry of Materials&lt;/secondary-title&gt;&lt;/titles&gt;&lt;periodical&gt;&lt;full-title&gt;Chemistry of Materials&lt;/full-title&gt;&lt;abbr-1&gt;Chem. Mater.&lt;/abbr-1&gt;&lt;/periodical&gt;&lt;pages&gt;8486-8493&lt;/pages&gt;&lt;volume&gt;29&lt;/volume&gt;&lt;number&gt;19&lt;/number&gt;&lt;dates&gt;&lt;year&gt;2017&lt;/year&gt;&lt;pub-dates&gt;&lt;date&gt;2017/10/10&lt;/date&gt;&lt;/pub-dates&gt;&lt;/dates&gt;&lt;publisher&gt;American Chemical Society&lt;/publisher&gt;&lt;isbn&gt;0897-4756&lt;/isbn&gt;&lt;urls&gt;&lt;related-urls&gt;&lt;url&gt;https://doi.org/10.1021/acs.chemmater.7b03268&lt;/url&gt;&lt;/related-urls&gt;&lt;/urls&gt;&lt;electronic-resource-num&gt;10.1021/acs.chemmater.7b0326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C494D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986" w:type="dxa"/>
            <w:vMerge/>
          </w:tcPr>
          <w:p w:rsidR="005C494D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pper&lt;/Author&gt;&lt;Year&gt;2018&lt;/Year&gt;&lt;RecNum&gt;273&lt;/RecNum&gt;&lt;DisplayText&gt;&lt;style font="Times New Roman" size="12"&gt;[27]&lt;/style&gt;&lt;/DisplayText&gt;&lt;record&gt;&lt;rec-number&gt;273&lt;/rec-number&gt;&lt;foreign-keys&gt;&lt;key app="EN" db-id="t9sta00wv2ffzhezavnxzpz4etswst5vwppv" timestamp="1640849171"&gt;273&lt;/key&gt;&lt;/foreign-keys&gt;&lt;ref-type name="Journal Article"&gt;17&lt;/ref-type&gt;&lt;contributors&gt;&lt;authors&gt;&lt;author&gt;Schipper, Florian&lt;/author&gt;&lt;author&gt;Bouzaglo, Hana&lt;/author&gt;&lt;author&gt;Dixit, Mudit&lt;/author&gt;&lt;author&gt;Erickson, Evan M.&lt;/author&gt;&lt;author&gt;Weigel, Tina&lt;/author&gt;&lt;author&gt;Talianker, Michael&lt;/author&gt;&lt;author&gt;Grinblat, Judith&lt;/author&gt;&lt;author&gt;Burstein, Larisa&lt;/author&gt;&lt;author&gt;Schmidt, Michael&lt;/author&gt;&lt;author&gt;Lampert, Jordan&lt;/author&gt;&lt;author&gt;Erk, Christoph&lt;/author&gt;&lt;author&gt;Markovsky, Boris&lt;/author&gt;&lt;author&gt;Major, Dan Thomas&lt;/author&gt;&lt;author&gt;Aurbach, Doron&lt;/author&gt;&lt;/authors&gt;&lt;/contributors&gt;&lt;titles&gt;&lt;title&gt;From Surface ZrO2 Coating to Bulk Zr Doping by High Temperature Annealing of Nickel-Rich Lithiated Oxides and Their Enhanced Electrochemical Performance in Lithium Ion Batteries&lt;/title&gt;&lt;secondary-title&gt;Advanced Energy Materials&lt;/secondary-title&gt;&lt;/titles&gt;&lt;periodical&gt;&lt;full-title&gt;Advanced Energy Materials&lt;/full-title&gt;&lt;abbr-1&gt;Adv. Energy Mater.&lt;/abbr-1&gt;&lt;/periodical&gt;&lt;pages&gt;1701682&lt;/pages&gt;&lt;volume&gt;8&lt;/volume&gt;&lt;number&gt;4&lt;/number&gt;&lt;dates&gt;&lt;year&gt;2018&lt;/year&gt;&lt;/dates&gt;&lt;isbn&gt;1614-6832&lt;/isbn&gt;&lt;urls&gt;&lt;related-urls&gt;&lt;url&gt;https://onlinelibrary.wiley.com/doi/abs/10.1002/aenm.201701682&lt;/url&gt;&lt;/related-urls&gt;&lt;/urls&gt;&lt;electronic-resource-num&gt;https://doi.org/10.1002/aenm.20170168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ung&lt;/Author&gt;&lt;Year&gt;2014&lt;/Year&gt;&lt;RecNum&gt;274&lt;/RecNum&gt;&lt;DisplayText&gt;&lt;style font="Times New Roman" size="12"&gt;[28]&lt;/style&gt;&lt;/DisplayText&gt;&lt;record&gt;&lt;rec-number&gt;274&lt;/rec-number&gt;&lt;foreign-keys&gt;&lt;key app="EN" db-id="t9sta00wv2ffzhezavnxzpz4etswst5vwppv" timestamp="1640849200"&gt;274&lt;/key&gt;&lt;/foreign-keys&gt;&lt;ref-type name="Journal Article"&gt;17&lt;/ref-type&gt;&lt;contributors&gt;&lt;authors&gt;&lt;author&gt;Jung, Sung-Kyun&lt;/author&gt;&lt;author&gt;Gwon, Hyeokjo&lt;/author&gt;&lt;author&gt;Hong, Jihyun&lt;/author&gt;&lt;author&gt;Park, Kyu-Young&lt;/author&gt;&lt;author&gt;Seo, Dong-Hwa&lt;/author&gt;&lt;author&gt;Kim, Haegyeom&lt;/author&gt;&lt;author&gt;Hyun, Jangsuk&lt;/author&gt;&lt;author&gt;Yang, Wooyoung&lt;/author&gt;&lt;author&gt;Kang, Kisuk&lt;/author&gt;&lt;/authors&gt;&lt;/contributors&gt;&lt;titles&gt;&lt;title&gt;Understanding the Degradation Mechanisms of LiNi0.5Co0.2Mn0.3O2 Cathode Material in Lithium Ion Batteries&lt;/title&gt;&lt;secondary-title&gt;Advanced Energy Materials&lt;/secondary-title&gt;&lt;/titles&gt;&lt;periodical&gt;&lt;full-title&gt;Advanced Energy Materials&lt;/full-title&gt;&lt;abbr-1&gt;Adv. Energy Mater.&lt;/abbr-1&gt;&lt;/periodical&gt;&lt;pages&gt;1300787&lt;/pages&gt;&lt;volume&gt;4&lt;/volume&gt;&lt;number&gt;1&lt;/number&gt;&lt;dates&gt;&lt;year&gt;2014&lt;/year&gt;&lt;/dates&gt;&lt;isbn&gt;1614-6832&lt;/isbn&gt;&lt;urls&gt;&lt;related-urls&gt;&lt;url&gt;https://onlinelibrary.wiley.com/doi/abs/10.1002/aenm.201300787&lt;/url&gt;&lt;/related-urls&gt;&lt;/urls&gt;&lt;electronic-resource-num&gt;https://doi.org/10.1002/aenm.20130078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5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un&lt;/Author&gt;&lt;Year&gt;2017&lt;/Year&gt;&lt;RecNum&gt;275&lt;/RecNum&gt;&lt;DisplayText&gt;&lt;style font="Times New Roman" size="12"&gt;[29]&lt;/style&gt;&lt;/DisplayText&gt;&lt;record&gt;&lt;rec-number&gt;275&lt;/rec-number&gt;&lt;foreign-keys&gt;&lt;key app="EN" db-id="t9sta00wv2ffzhezavnxzpz4etswst5vwppv" timestamp="1640849219"&gt;275&lt;/key&gt;&lt;/foreign-keys&gt;&lt;ref-type name="Journal Article"&gt;17&lt;/ref-type&gt;&lt;contributors&gt;&lt;authors&gt;&lt;author&gt;Jun, Do-Wook&lt;/author&gt;&lt;author&gt;Yoon, Chong S.&lt;/author&gt;&lt;author&gt;Kim, Un-Hyuck&lt;/author&gt;&lt;author&gt;Sun, Yang-Kook&lt;/author&gt;&lt;/authors&gt;&lt;/contributors&gt;&lt;titles&gt;&lt;title&gt;High-Energy Density Core–Shell Structured Li[Ni0.95Co0.025Mn0.025]O2 Cathode for Lithium-Ion Batteries&lt;/title&gt;&lt;secondary-title&gt;Chemistry of Materials&lt;/secondary-title&gt;&lt;/titles&gt;&lt;periodical&gt;&lt;full-title&gt;Chemistry of Materials&lt;/full-title&gt;&lt;abbr-1&gt;Chem. Mater.&lt;/abbr-1&gt;&lt;/periodical&gt;&lt;pages&gt;5048-5052&lt;/pages&gt;&lt;volume&gt;29&lt;/volume&gt;&lt;number&gt;12&lt;/number&gt;&lt;dates&gt;&lt;year&gt;2017&lt;/year&gt;&lt;pub-dates&gt;&lt;date&gt;2017/06/27&lt;/date&gt;&lt;/pub-dates&gt;&lt;/dates&gt;&lt;publisher&gt;American Chemical Society&lt;/publisher&gt;&lt;isbn&gt;0897-4756&lt;/isbn&gt;&lt;urls&gt;&lt;related-urls&gt;&lt;url&gt;https://doi.org/10.1021/acs.chemmater.7b01425&lt;/url&gt;&lt;/related-urls&gt;&lt;/urls&gt;&lt;electronic-resource-num&gt;10.1021/acs.chemmater.7b0142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4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am&lt;/Author&gt;&lt;Year&gt;2011&lt;/Year&gt;&lt;RecNum&gt;276&lt;/RecNum&gt;&lt;DisplayText&gt;&lt;style font="Times New Roman" size="12"&gt;[30]&lt;/style&gt;&lt;/DisplayText&gt;&lt;record&gt;&lt;rec-number&gt;276&lt;/rec-number&gt;&lt;foreign-keys&gt;&lt;key app="EN" db-id="t9sta00wv2ffzhezavnxzpz4etswst5vwppv" timestamp="1640849243"&gt;276&lt;/key&gt;&lt;/foreign-keys&gt;&lt;ref-type name="Journal Article"&gt;17&lt;/ref-type&gt;&lt;contributors&gt;&lt;authors&gt;&lt;author&gt;Kam, Kinson C.&lt;/author&gt;&lt;author&gt;Doeff, Marca M.&lt;/author&gt;&lt;/authors&gt;&lt;/contributors&gt;&lt;titles&gt;&lt;title&gt;Aliovalent titanium substitution in layered mixed Li Ni–Mn–Co oxides for lithium battery applications&lt;/title&gt;&lt;secondary-title&gt;Journal of Materials Chemistry&lt;/secondary-title&gt;&lt;/titles&gt;&lt;periodical&gt;&lt;full-title&gt;Journal of Materials Chemistry&lt;/full-title&gt;&lt;abbr-1&gt;J. Mater. Chem.&lt;/abbr-1&gt;&lt;/periodical&gt;&lt;pages&gt;9991-9993&lt;/pages&gt;&lt;volume&gt;21&lt;/volume&gt;&lt;number&gt;27&lt;/number&gt;&lt;dates&gt;&lt;year&gt;2011&lt;/year&gt;&lt;/dates&gt;&lt;publisher&gt;The Royal Society of Chemistry&lt;/publisher&gt;&lt;isbn&gt;0959-9428&lt;/isbn&gt;&lt;work-type&gt;10.1039/C0JM04193A&lt;/work-type&gt;&lt;urls&gt;&lt;related-urls&gt;&lt;url&gt;http://dx.doi.org/10.1039/C0JM04193A&lt;/url&gt;&lt;/related-urls&gt;&lt;/urls&gt;&lt;electronic-resource-num&gt;10.1039/C0JM04193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&lt;/Author&gt;&lt;Year&gt;2014&lt;/Year&gt;&lt;RecNum&gt;277&lt;/RecNum&gt;&lt;DisplayText&gt;&lt;style font="Times New Roman" size="12"&gt;[31]&lt;/style&gt;&lt;/DisplayText&gt;&lt;record&gt;&lt;rec-number&gt;277&lt;/rec-number&gt;&lt;foreign-keys&gt;&lt;key app="EN" db-id="t9sta00wv2ffzhezavnxzpz4etswst5vwppv" timestamp="1640849266"&gt;277&lt;/key&gt;&lt;/foreign-keys&gt;&lt;ref-type name="Journal Article"&gt;17&lt;/ref-type&gt;&lt;contributors&gt;&lt;authors&gt;&lt;author&gt;Lin, Feng&lt;/author&gt;&lt;author&gt;Markus, Isaac M.&lt;/author&gt;&lt;author&gt;Nordlund, Dennis&lt;/author&gt;&lt;author&gt;Weng, Tsu-Chien&lt;/author&gt;&lt;author&gt;Asta, Mark D.&lt;/author&gt;&lt;author&gt;Xin, Huolin L.&lt;/author&gt;&lt;author&gt;Doeff, Marca M.&lt;/author&gt;&lt;/authors&gt;&lt;/contributors&gt;&lt;titles&gt;&lt;title&gt;Surface reconstruction and chemical evolution of stoichiometric layered cathode materials for lithium-ion batteries&lt;/title&gt;&lt;secondary-title&gt;Nature Communications&lt;/secondary-title&gt;&lt;/titles&gt;&lt;periodical&gt;&lt;full-title&gt;Nature Communications&lt;/full-title&gt;&lt;abbr-1&gt;Nat. Commun&lt;/abbr-1&gt;&lt;abbr-2&gt;Nat. Commun&lt;/abbr-2&gt;&lt;/periodical&gt;&lt;pages&gt;3529&lt;/pages&gt;&lt;volume&gt;5&lt;/volume&gt;&lt;number&gt;1&lt;/number&gt;&lt;dates&gt;&lt;year&gt;2014&lt;/year&gt;&lt;pub-dates&gt;&lt;date&gt;2014/03/27&lt;/date&gt;&lt;/pub-dates&gt;&lt;/dates&gt;&lt;isbn&gt;2041-1723&lt;/isbn&gt;&lt;urls&gt;&lt;related-urls&gt;&lt;url&gt;https://doi.org/10.1038/ncomms4529&lt;/url&gt;&lt;/related-urls&gt;&lt;/urls&gt;&lt;electronic-resource-num&gt;10.1038/ncomms452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77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.2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8&lt;/Year&gt;&lt;RecNum&gt;278&lt;/RecNum&gt;&lt;DisplayText&gt;&lt;style font="Times New Roman" size="12"&gt;[32]&lt;/style&gt;&lt;/DisplayText&gt;&lt;record&gt;&lt;rec-number&gt;278&lt;/rec-number&gt;&lt;foreign-keys&gt;&lt;key app="EN" db-id="t9sta00wv2ffzhezavnxzpz4etswst5vwppv" timestamp="1640849288"&gt;278&lt;/key&gt;&lt;/foreign-keys&gt;&lt;ref-type name="Journal Article"&gt;17&lt;/ref-type&gt;&lt;contributors&gt;&lt;authors&gt;&lt;author&gt;Liu, Wen&lt;/author&gt;&lt;author&gt;Li, Xifei&lt;/author&gt;&lt;author&gt;Xiong, Dongbin&lt;/author&gt;&lt;author&gt;Hao, Youchen&lt;/author&gt;&lt;author&gt;Li, Jianwei&lt;/author&gt;&lt;author&gt;Kou, Huari&lt;/author&gt;&lt;author&gt;Yan, Bo&lt;/author&gt;&lt;author&gt;Li, Dejun&lt;/author&gt;&lt;author&gt;Lu, Shigang&lt;/author&gt;&lt;author&gt;Koo, Alicia&lt;/author&gt;&lt;author&gt;Adair, Keegan&lt;/author&gt;&lt;author&gt;Sun, Xueliang&lt;/author&gt;&lt;/authors&gt;&lt;/contributors&gt;&lt;titles&gt;&lt;title&gt;Significantly improving cycling performance of cathodes in lithium ion batteries: The effect of Al2O3 and LiAlO2 coatings on LiNi0.6Co0.2Mn0.2O2&lt;/title&gt;&lt;secondary-title&gt;Nano Energy&lt;/secondary-title&gt;&lt;/titles&gt;&lt;periodical&gt;&lt;full-title&gt;Nano Energy&lt;/full-title&gt;&lt;/periodical&gt;&lt;pages&gt;111-120&lt;/pages&gt;&lt;volume&gt;44&lt;/volume&gt;&lt;keywords&gt;&lt;keyword&gt;LiNiMnCoO&lt;/keyword&gt;&lt;keyword&gt;AlO&lt;/keyword&gt;&lt;keyword&gt;LiAlO&lt;/keyword&gt;&lt;keyword&gt;Coating&lt;/keyword&gt;&lt;keyword&gt;Lithium ion batteries&lt;/keyword&gt;&lt;keyword&gt;Cathode materials&lt;/keyword&gt;&lt;/keywords&gt;&lt;dates&gt;&lt;year&gt;2018&lt;/year&gt;&lt;pub-dates&gt;&lt;date&gt;2018/02/01/&lt;/date&gt;&lt;/pub-dates&gt;&lt;/dates&gt;&lt;isbn&gt;2211-2855&lt;/isbn&gt;&lt;urls&gt;&lt;related-urls&gt;&lt;url&gt;https://www.sciencedirect.com/science/article/pii/S2211285517306894&lt;/url&gt;&lt;/related-urls&gt;&lt;/urls&gt;&lt;electronic-resource-num&gt;https://doi.org/10.1016/j.nanoen.2017.11.01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41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pper&lt;/Author&gt;&lt;Year&gt;2016&lt;/Year&gt;&lt;RecNum&gt;279&lt;/RecNum&gt;&lt;DisplayText&gt;&lt;style font="Times New Roman" size="12"&gt;[33]&lt;/style&gt;&lt;/DisplayText&gt;&lt;record&gt;&lt;rec-number&gt;279&lt;/rec-number&gt;&lt;foreign-keys&gt;&lt;key app="EN" db-id="t9sta00wv2ffzhezavnxzpz4etswst5vwppv" timestamp="1640849321"&gt;279&lt;/key&gt;&lt;/foreign-keys&gt;&lt;ref-type name="Journal Article"&gt;17&lt;/ref-type&gt;&lt;contributors&gt;&lt;authors&gt;&lt;author&gt;Schipper, Florian&lt;/author&gt;&lt;author&gt;Dixit, Mudit&lt;/author&gt;&lt;author&gt;Kovacheva, Daniela&lt;/author&gt;&lt;author&gt;Talianker, Michael&lt;/author&gt;&lt;author&gt;Haik, Ortal&lt;/author&gt;&lt;author&gt;Grinblat, Judith&lt;/author&gt;&lt;author&gt;Erickson, Evan M.&lt;/author&gt;&lt;author&gt;Ghanty, Chandan&lt;/author&gt;&lt;author&gt;Major, Dan T.&lt;/author&gt;&lt;author&gt;Markovsky, Boris&lt;/author&gt;&lt;author&gt;Aurbach, Doron&lt;/author&gt;&lt;/authors&gt;&lt;/contributors&gt;&lt;titles&gt;&lt;title&gt;Stabilizing nickel-rich layered cathode materials by a high-charge cation doping strategy: zirconium-doped LiNi0.6Co0.2Mn0.2O2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16073-16084&lt;/pages&gt;&lt;volume&gt;4&lt;/volume&gt;&lt;number&gt;41&lt;/number&gt;&lt;dates&gt;&lt;year&gt;2016&lt;/year&gt;&lt;/dates&gt;&lt;publisher&gt;The Royal Society of Chemistry&lt;/publisher&gt;&lt;isbn&gt;2050-7488&lt;/isbn&gt;&lt;work-type&gt;10.1039/C6TA06740A&lt;/work-type&gt;&lt;urls&gt;&lt;related-urls&gt;&lt;url&gt;http://dx.doi.org/10.1039/C6TA06740A&lt;/url&gt;&lt;/related-urls&gt;&lt;/urls&gt;&lt;electronic-resource-num&gt;10.1039/C6TA06740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510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9.7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280&lt;/RecNum&gt;&lt;DisplayText&gt;&lt;style font="Times New Roman" size="12"&gt;[34]&lt;/style&gt;&lt;/DisplayText&gt;&lt;record&gt;&lt;rec-number&gt;280&lt;/rec-number&gt;&lt;foreign-keys&gt;&lt;key app="EN" db-id="t9sta00wv2ffzhezavnxzpz4etswst5vwppv" timestamp="1640849347"&gt;280&lt;/key&gt;&lt;/foreign-keys&gt;&lt;ref-type name="Journal Article"&gt;17&lt;/ref-type&gt;&lt;contributors&gt;&lt;authors&gt;&lt;author&gt;Wang, Ding&lt;/author&gt;&lt;author&gt;Li, Xinhai&lt;/author&gt;&lt;author&gt;Wang, Zhixing&lt;/author&gt;&lt;author&gt;Guo, Huajun&lt;/author&gt;&lt;author&gt;Xu, Yan&lt;/author&gt;&lt;author&gt;Fan, Yulei&lt;/author&gt;&lt;/authors&gt;&lt;/contributors&gt;&lt;titles&gt;&lt;title&gt;Co-modification of LiNi0.5Co0.2Mn0.3O2 cathode materials with zirconium substitution and surface polypyrrole coating: towards superior high voltage electrochemical performances for lithium ion batteries&lt;/title&gt;&lt;secondary-title&gt;Electrochimica Acta&lt;/secondary-title&gt;&lt;/titles&gt;&lt;periodical&gt;&lt;full-title&gt;Electrochimica Acta&lt;/full-title&gt;&lt;abbr-1&gt;Electrochim. Acta&lt;/abbr-1&gt;&lt;/periodical&gt;&lt;pages&gt;101-109&lt;/pages&gt;&lt;volume&gt;196&lt;/volume&gt;&lt;keywords&gt;&lt;keyword&gt;Lithium ion batteries&lt;/keyword&gt;&lt;keyword&gt;Cathode materials&lt;/keyword&gt;&lt;keyword&gt;Co-modification&lt;/keyword&gt;&lt;keyword&gt;High voltage&lt;/keyword&gt;&lt;keyword&gt;Electrochemical performance&lt;/keyword&gt;&lt;/keywords&gt;&lt;dates&gt;&lt;year&gt;2016&lt;/year&gt;&lt;pub-dates&gt;&lt;date&gt;2016/04/01/&lt;/date&gt;&lt;/pub-dates&gt;&lt;/dates&gt;&lt;isbn&gt;0013-4686&lt;/isbn&gt;&lt;urls&gt;&lt;related-urls&gt;&lt;url&gt;https://www.sciencedirect.com/science/article/pii/S0013468616304431&lt;/url&gt;&lt;/related-urls&gt;&lt;/urls&gt;&lt;electronic-resource-num&gt;https://doi.org/10.1016/j.electacta.2016.02.15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510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7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.8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7&lt;/Year&gt;&lt;RecNum&gt;281&lt;/RecNum&gt;&lt;DisplayText&gt;&lt;style font="Times New Roman" size="12"&gt;[35]&lt;/style&gt;&lt;/DisplayText&gt;&lt;record&gt;&lt;rec-number&gt;281&lt;/rec-number&gt;&lt;foreign-keys&gt;&lt;key app="EN" db-id="t9sta00wv2ffzhezavnxzpz4etswst5vwppv" timestamp="1640849404"&gt;281&lt;/key&gt;&lt;/foreign-keys&gt;&lt;ref-type name="Journal Article"&gt;17&lt;/ref-type&gt;&lt;contributors&gt;&lt;authors&gt;&lt;author&gt;Lee, Suk-Woo&lt;/author&gt;&lt;author&gt;Kim, Myeong-Seong&lt;/author&gt;&lt;author&gt;Jeong, Jun Hui&lt;/author&gt;&lt;author&gt;Kim, Dong-Hyun&lt;/author&gt;&lt;author&gt;Chung, Kyung Yoon&lt;/author&gt;&lt;author&gt;Roh, Kwang Chul&lt;/author&gt;&lt;author&gt;Kim, Kwang-Bum&lt;/author&gt;&lt;/authors&gt;&lt;/contributors&gt;&lt;titles&gt;&lt;title&gt;Li3PO4 surface coating on Ni-rich LiNi0.6Co0.2Mn0.2O2 by a citric acid assisted sol-gel method: Improved thermal stability and high-voltage performanc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06-214&lt;/pages&gt;&lt;volume&gt;360&lt;/volume&gt;&lt;keywords&gt;&lt;keyword&gt;Ni-rich LiNiCoMnO&lt;/keyword&gt;&lt;keyword&gt;LiPO surface coating&lt;/keyword&gt;&lt;keyword&gt;Citric acid assisted sol-gel method&lt;/keyword&gt;&lt;keyword&gt;Thermal stability&lt;/keyword&gt;&lt;keyword&gt;In situ time-resolved XRD&lt;/keyword&gt;&lt;keyword&gt;High-voltage performance&lt;/keyword&gt;&lt;/keywords&gt;&lt;dates&gt;&lt;year&gt;2017&lt;/year&gt;&lt;pub-dates&gt;&lt;date&gt;2017/08/31/&lt;/date&gt;&lt;/pub-dates&gt;&lt;/dates&gt;&lt;isbn&gt;0378-7753&lt;/isbn&gt;&lt;urls&gt;&lt;related-urls&gt;&lt;url&gt;https://www.sciencedirect.com/science/article/pii/S0378775317306742&lt;/url&gt;&lt;/related-urls&gt;&lt;/urls&gt;&lt;electronic-resource-num&gt;https://doi.org/10.1016/j.jpowsour.2017.05.04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59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3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6&lt;/Year&gt;&lt;RecNum&gt;282&lt;/RecNum&gt;&lt;DisplayText&gt;&lt;style font="Times New Roman" size="12"&gt;[36]&lt;/style&gt;&lt;/DisplayText&gt;&lt;record&gt;&lt;rec-number&gt;282&lt;/rec-number&gt;&lt;foreign-keys&gt;&lt;key app="EN" db-id="t9sta00wv2ffzhezavnxzpz4etswst5vwppv" timestamp="1640849456"&gt;282&lt;/key&gt;&lt;/foreign-keys&gt;&lt;ref-type name="Journal Article"&gt;17&lt;/ref-type&gt;&lt;contributors&gt;&lt;authors&gt;&lt;author&gt;Li, Siwu&lt;/author&gt;&lt;author&gt;Fu, Xiaotao&lt;/author&gt;&lt;author&gt;Zhou, Junwen&lt;/author&gt;&lt;author&gt;Han, Yuzhen&lt;/author&gt;&lt;author&gt;Qi, Pengfei&lt;/author&gt;&lt;author&gt;Gao, Xing&lt;/author&gt;&lt;author&gt;Feng, Xiao&lt;/author&gt;&lt;author&gt;Wang, Bo&lt;/author&gt;&lt;/authors&gt;&lt;/contributors&gt;&lt;titles&gt;&lt;title&gt;An effective approach to improve the electrochemical performance of LiNi0.6Co0.2Mn0.2O2 cathode by an MOF-derived coating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5823-5827&lt;/pages&gt;&lt;volume&gt;4&lt;/volume&gt;&lt;number&gt;16&lt;/number&gt;&lt;dates&gt;&lt;year&gt;2016&lt;/year&gt;&lt;/dates&gt;&lt;publisher&gt;The Royal Society of Chemistry&lt;/publisher&gt;&lt;isbn&gt;2050-7488&lt;/isbn&gt;&lt;work-type&gt;10.1039/C5TA10773C&lt;/work-type&gt;&lt;urls&gt;&lt;related-urls&gt;&lt;url&gt;http://dx.doi.org/10.1039/C5TA10773C&lt;/url&gt;&lt;/related-urls&gt;&lt;/urls&gt;&lt;electronic-resource-num&gt;10.1039/C5TA10773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86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283&lt;/RecNum&gt;&lt;DisplayText&gt;&lt;style font="Times New Roman" size="12"&gt;[37]&lt;/style&gt;&lt;/DisplayText&gt;&lt;record&gt;&lt;rec-number&gt;283&lt;/rec-number&gt;&lt;foreign-keys&gt;&lt;key app="EN" db-id="t9sta00wv2ffzhezavnxzpz4etswst5vwppv" timestamp="1640849496"&gt;283&lt;/key&gt;&lt;/foreign-keys&gt;&lt;ref-type name="Journal Article"&gt;17&lt;/ref-type&gt;&lt;contributors&gt;&lt;authors&gt;&lt;author&gt;Li, Yong-Chun&lt;/author&gt;&lt;author&gt;Xiang, Wei&lt;/author&gt;&lt;author&gt;Xiao, Yao&lt;/author&gt;&lt;author&gt;Wu, Zhen-Guo&lt;/author&gt;&lt;author&gt;Xu, Chun-Liu&lt;/author&gt;&lt;author&gt;Xu, Wei&lt;/author&gt;&lt;author&gt;Xu, Ya-Di&lt;/author&gt;&lt;author&gt;Wu, Chen&lt;/author&gt;&lt;author&gt;Yang, Zu-Guang&lt;/author&gt;&lt;author&gt;Guo, Xiao-Dong&lt;/author&gt;&lt;/authors&gt;&lt;/contributors&gt;&lt;titles&gt;&lt;title&gt;Synergy of doping and coating induced heterogeneous structure and concentration gradient in Ni-rich cathode for enhanced electrochemical performanc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44-151&lt;/pages&gt;&lt;volume&gt;423&lt;/volume&gt;&lt;keywords&gt;&lt;keyword&gt;Ni-rich cathode&lt;/keyword&gt;&lt;keyword&gt;Doping&lt;/keyword&gt;&lt;keyword&gt;Coating&lt;/keyword&gt;&lt;keyword&gt;Gradient concentration&lt;/keyword&gt;&lt;keyword&gt;Heterogeneous structure&lt;/keyword&gt;&lt;/keywords&gt;&lt;dates&gt;&lt;year&gt;2019&lt;/year&gt;&lt;pub-dates&gt;&lt;date&gt;2019/05/31/&lt;/date&gt;&lt;/pub-dates&gt;&lt;/dates&gt;&lt;isbn&gt;0378-7753&lt;/isbn&gt;&lt;urls&gt;&lt;related-urls&gt;&lt;url&gt;https://www.sciencedirect.com/science/article/pii/S0378775319303209&lt;/url&gt;&lt;/related-urls&gt;&lt;/urls&gt;&lt;electronic-resource-num&gt;https://doi.org/10.1016/j.jpowsour.2019.03.07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404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2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8</w:t>
            </w:r>
          </w:p>
        </w:tc>
        <w:tc>
          <w:tcPr>
            <w:tcW w:w="986" w:type="dxa"/>
          </w:tcPr>
          <w:p w:rsidR="0081079B" w:rsidRPr="0081079B" w:rsidRDefault="005C494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5&lt;/Year&gt;&lt;RecNum&gt;284&lt;/RecNum&gt;&lt;DisplayText&gt;&lt;style font="Times New Roman" size="12"&gt;[38]&lt;/style&gt;&lt;/DisplayText&gt;&lt;record&gt;&lt;rec-number&gt;284&lt;/rec-number&gt;&lt;foreign-keys&gt;&lt;key app="EN" db-id="t9sta00wv2ffzhezavnxzpz4etswst5vwppv" timestamp="1640849533"&gt;284&lt;/key&gt;&lt;/foreign-keys&gt;&lt;ref-type name="Journal Article"&gt;17&lt;/ref-type&gt;&lt;contributors&gt;&lt;authors&gt;&lt;author&gt;Wang, Jing&lt;/author&gt;&lt;author&gt;Yu, Yangyang&lt;/author&gt;&lt;author&gt;Li, Bing&lt;/author&gt;&lt;author&gt;Fu, Tao&lt;/author&gt;&lt;author&gt;Xie, Dongquan&lt;/author&gt;&lt;author&gt;Cai, Jijun&lt;/author&gt;&lt;author&gt;Zhao, Jinbao&lt;/author&gt;&lt;/authors&gt;&lt;/contributors&gt;&lt;titles&gt;&lt;title&gt;Improving the electrochemical properties of LiNi0.5Co0.2Mn0.3O2 at 4.6 V cutoff potential by surface coating with Li2TiO3 for lithium-ion batteries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32033-32043&lt;/pages&gt;&lt;volume&gt;17&lt;/volume&gt;&lt;number&gt;47&lt;/number&gt;&lt;dates&gt;&lt;year&gt;2015&lt;/year&gt;&lt;/dates&gt;&lt;publisher&gt;The Royal Society of Chemistry&lt;/publisher&gt;&lt;isbn&gt;1463-9076&lt;/isbn&gt;&lt;work-type&gt;10.1039/C5CP05319F&lt;/work-type&gt;&lt;urls&gt;&lt;related-urls&gt;&lt;url&gt;http://dx.doi.org/10.1039/C5CP05319F&lt;/url&gt;&lt;/related-urls&gt;&lt;/urls&gt;&lt;electronic-resource-num&gt;10.1039/C5CP05319F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.5</w:t>
            </w:r>
          </w:p>
        </w:tc>
        <w:tc>
          <w:tcPr>
            <w:tcW w:w="986" w:type="dxa"/>
          </w:tcPr>
          <w:p w:rsidR="0081079B" w:rsidRPr="0081079B" w:rsidRDefault="00C9261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7&lt;/Year&gt;&lt;RecNum&gt;285&lt;/RecNum&gt;&lt;DisplayText&gt;&lt;style font="Times New Roman" size="12"&gt;[39]&lt;/style&gt;&lt;/DisplayText&gt;&lt;record&gt;&lt;rec-number&gt;285&lt;/rec-number&gt;&lt;foreign-keys&gt;&lt;key app="EN" db-id="t9sta00wv2ffzhezavnxzpz4etswst5vwppv" timestamp="1640849636"&gt;285&lt;/key&gt;&lt;/foreign-keys&gt;&lt;ref-type name="Journal Article"&gt;17&lt;/ref-type&gt;&lt;contributors&gt;&lt;authors&gt;&lt;author&gt;Wang, Qi&lt;/author&gt;&lt;author&gt;Shen, Chong-Heng&lt;/author&gt;&lt;author&gt;Shen, Shou-Yu&lt;/author&gt;&lt;author&gt;Xu, Yue-Feng&lt;/author&gt;&lt;author&gt;Shi, Chen-Guang&lt;/author&gt;&lt;author&gt;Huang, Ling&lt;/author&gt;&lt;author&gt;Li, Jun-Tao&lt;/author&gt;&lt;author&gt;Sun, Shi-Gang&lt;/author&gt;&lt;/authors&gt;&lt;/contributors&gt;&lt;titles&gt;&lt;title&gt;Origin of Structural Evolution in Capacity Degradation for Overcharged NMC622 via Operando Coupled Investig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24731-24742&lt;/pages&gt;&lt;volume&gt;9&lt;/volume&gt;&lt;number&gt;29&lt;/number&gt;&lt;dates&gt;&lt;year&gt;2017&lt;/year&gt;&lt;pub-dates&gt;&lt;date&gt;2017/07/26&lt;/date&gt;&lt;/pub-dates&gt;&lt;/dates&gt;&lt;publisher&gt;American Chemical Society&lt;/publisher&gt;&lt;isbn&gt;1944-8244&lt;/isbn&gt;&lt;urls&gt;&lt;related-urls&gt;&lt;url&gt;https://doi.org/10.1021/acsami.7b06326&lt;/url&gt;&lt;/related-urls&gt;&lt;/urls&gt;&lt;electronic-resource-num&gt;10.1021/acsami.7b0632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77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7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6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  <w:tc>
          <w:tcPr>
            <w:tcW w:w="986" w:type="dxa"/>
          </w:tcPr>
          <w:p w:rsidR="0081079B" w:rsidRPr="0081079B" w:rsidRDefault="00C9261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en&lt;/Author&gt;&lt;Year&gt;2017&lt;/Year&gt;&lt;RecNum&gt;286&lt;/RecNum&gt;&lt;DisplayText&gt;&lt;style font="Times New Roman" size="12"&gt;[40]&lt;/style&gt;&lt;/DisplayText&gt;&lt;record&gt;&lt;rec-number&gt;286&lt;/rec-number&gt;&lt;foreign-keys&gt;&lt;key app="EN" db-id="t9sta00wv2ffzhezavnxzpz4etswst5vwppv" timestamp="1640849656"&gt;286&lt;/key&gt;&lt;/foreign-keys&gt;&lt;ref-type name="Journal Article"&gt;17&lt;/ref-type&gt;&lt;contributors&gt;&lt;authors&gt;&lt;author&gt;Ren, Dong&lt;/author&gt;&lt;author&gt;Shen, Yun&lt;/author&gt;&lt;author&gt;Yang, Yao&lt;/author&gt;&lt;author&gt;Shen, Luxi&lt;/author&gt;&lt;author&gt;Levin, Barnaby D. A.&lt;/author&gt;&lt;author&gt;Yu, Yingchao&lt;/author&gt;&lt;author&gt;Muller, David A.&lt;/author&gt;&lt;author&gt;Abruña, Héctor D.&lt;/author&gt;&lt;/authors&gt;&lt;/contributors&gt;&lt;titles&gt;&lt;title&gt;Systematic Optimization of Battery Materials: Key Parameter Optimization for the Scalable Synthesis of Uniform, High-Energy, and High Stability LiNi0.6Mn0.2Co0.2O2 Cathode Material for Lithium-Ion Batteries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35811-35819&lt;/pages&gt;&lt;volume&gt;9&lt;/volume&gt;&lt;number&gt;41&lt;/number&gt;&lt;dates&gt;&lt;year&gt;2017&lt;/year&gt;&lt;pub-dates&gt;&lt;date&gt;2017/10/18&lt;/date&gt;&lt;/pub-dates&gt;&lt;/dates&gt;&lt;publisher&gt;American Chemical Society&lt;/publisher&gt;&lt;isbn&gt;1944-8244&lt;/isbn&gt;&lt;urls&gt;&lt;related-urls&gt;&lt;url&gt;https://doi.org/10.1021/acsami.7b10155&lt;/url&gt;&lt;/related-urls&gt;&lt;/urls&gt;&lt;electronic-resource-num&gt;10.1021/acsami.7b1015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3</w:t>
            </w:r>
          </w:p>
        </w:tc>
        <w:tc>
          <w:tcPr>
            <w:tcW w:w="986" w:type="dxa"/>
          </w:tcPr>
          <w:p w:rsidR="0081079B" w:rsidRPr="0081079B" w:rsidRDefault="00C9261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8&lt;/Year&gt;&lt;RecNum&gt;287&lt;/RecNum&gt;&lt;DisplayText&gt;&lt;style font="Times New Roman" size="12"&gt;[41]&lt;/style&gt;&lt;/DisplayText&gt;&lt;record&gt;&lt;rec-number&gt;287&lt;/rec-number&gt;&lt;foreign-keys&gt;&lt;key app="EN" db-id="t9sta00wv2ffzhezavnxzpz4etswst5vwppv" timestamp="1640849674"&gt;287&lt;/key&gt;&lt;/foreign-keys&gt;&lt;ref-type name="Journal Article"&gt;17&lt;/ref-type&gt;&lt;contributors&gt;&lt;authors&gt;&lt;author&gt;Yoon, Chong S.&lt;/author&gt;&lt;author&gt;Kim, Un-Hyuck&lt;/author&gt;&lt;author&gt;Park, Geon-Tae&lt;/author&gt;&lt;author&gt;Kim, Suk Jun&lt;/author&gt;&lt;author&gt;Kim, Kwang-Ho&lt;/author&gt;&lt;author&gt;Kim, Jaekook&lt;/author&gt;&lt;author&gt;Sun, Yang-Kook&lt;/author&gt;&lt;/authors&gt;&lt;/contributors&gt;&lt;titles&gt;&lt;title&gt;Self-Passivation of a LiNiO2 Cathode for a Lithium-Ion Battery through Zr Doping&lt;/title&gt;&lt;secondary-title&gt;ACS Energy Letters&lt;/secondary-title&gt;&lt;/titles&gt;&lt;periodical&gt;&lt;full-title&gt;ACS Energy Letters&lt;/full-title&gt;&lt;abbr-1&gt;ACS Energy Lett.&lt;/abbr-1&gt;&lt;/periodical&gt;&lt;pages&gt;1634-1639&lt;/pages&gt;&lt;volume&gt;3&lt;/volume&gt;&lt;number&gt;7&lt;/number&gt;&lt;dates&gt;&lt;year&gt;2018&lt;/year&gt;&lt;pub-dates&gt;&lt;date&gt;2018/07/13&lt;/date&gt;&lt;/pub-dates&gt;&lt;/dates&gt;&lt;publisher&gt;American Chemical Society&lt;/publisher&gt;&lt;urls&gt;&lt;related-urls&gt;&lt;url&gt;https://doi.org/10.1021/acsenergylett.8b00805&lt;/url&gt;&lt;/related-urls&gt;&lt;/urls&gt;&lt;electronic-resource-num&gt;10.1021/acsenergylett.8b0080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6.6</w:t>
            </w:r>
          </w:p>
        </w:tc>
        <w:tc>
          <w:tcPr>
            <w:tcW w:w="986" w:type="dxa"/>
          </w:tcPr>
          <w:p w:rsidR="0081079B" w:rsidRPr="0081079B" w:rsidRDefault="00C9261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7&lt;/Year&gt;&lt;RecNum&gt;288&lt;/RecNum&gt;&lt;DisplayText&gt;&lt;style font="Times New Roman" size="12"&gt;[42]&lt;/style&gt;&lt;/DisplayText&gt;&lt;record&gt;&lt;rec-number&gt;288&lt;/rec-number&gt;&lt;foreign-keys&gt;&lt;key app="EN" db-id="t9sta00wv2ffzhezavnxzpz4etswst5vwppv" timestamp="1640849700"&gt;288&lt;/key&gt;&lt;/foreign-keys&gt;&lt;ref-type name="Journal Article"&gt;17&lt;/ref-type&gt;&lt;contributors&gt;&lt;authors&gt;&lt;author&gt;Yoon, Chong S.&lt;/author&gt;&lt;author&gt;Jun, Do-Wook&lt;/author&gt;&lt;author&gt;Myung, Seung-Taek&lt;/author&gt;&lt;author&gt;Sun, Yang-Kook&lt;/author&gt;&lt;/authors&gt;&lt;/contributors&gt;&lt;titles&gt;&lt;title&gt;Structural Stability of LiNiO2 Cycled above 4.2 V&lt;/title&gt;&lt;secondary-title&gt;ACS Energy Letters&lt;/secondary-title&gt;&lt;/titles&gt;&lt;periodical&gt;&lt;full-title&gt;ACS Energy Letters&lt;/full-title&gt;&lt;abbr-1&gt;ACS Energy Lett.&lt;/abbr-1&gt;&lt;/periodical&gt;&lt;pages&gt;1150-1155&lt;/pages&gt;&lt;volume&gt;2&lt;/volume&gt;&lt;number&gt;5&lt;/number&gt;&lt;dates&gt;&lt;year&gt;2017&lt;/year&gt;&lt;pub-dates&gt;&lt;date&gt;2017/05/12&lt;/date&gt;&lt;/pub-dates&gt;&lt;/dates&gt;&lt;publisher&gt;American Chemical Society&lt;/publisher&gt;&lt;urls&gt;&lt;related-urls&gt;&lt;url&gt;https://doi.org/10.1021/acsenergylett.7b00304&lt;/url&gt;&lt;/related-urls&gt;&lt;/urls&gt;&lt;electronic-resource-num&gt;10.1021/acsenergylett.7b0030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</w:tcPr>
          <w:p w:rsidR="0081079B" w:rsidRPr="0081079B" w:rsidRDefault="00C9261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16&lt;/Year&gt;&lt;RecNum&gt;289&lt;/RecNum&gt;&lt;DisplayText&gt;&lt;style font="Times New Roman" size="12"&gt;[43]&lt;/style&gt;&lt;/DisplayText&gt;&lt;record&gt;&lt;rec-number&gt;289&lt;/rec-number&gt;&lt;foreign-keys&gt;&lt;key app="EN" db-id="t9sta00wv2ffzhezavnxzpz4etswst5vwppv" timestamp="1640849723"&gt;289&lt;/key&gt;&lt;/foreign-keys&gt;&lt;ref-type name="Journal Article"&gt;17&lt;/ref-type&gt;&lt;contributors&gt;&lt;authors&gt;&lt;author&gt;Xu, Jing&lt;/author&gt;&lt;author&gt;Lin, Feng&lt;/author&gt;&lt;author&gt;Nordlund, Dennis&lt;/author&gt;&lt;author&gt;Crumlin, Ethan J.&lt;/author&gt;&lt;author&gt;Wang, Feng&lt;/author&gt;&lt;author&gt;Bai, Jianming&lt;/author&gt;&lt;author&gt;Doeff, Marca M.&lt;/author&gt;&lt;author&gt;Tong, Wei&lt;/author&gt;&lt;/authors&gt;&lt;/contributors&gt;&lt;titles&gt;&lt;title&gt;Elucidation of the surface characteristics and electrochemistry of high-performance LiNiO2&lt;/title&gt;&lt;secondary-title&gt;Chemical Communications&lt;/secondary-title&gt;&lt;/titles&gt;&lt;periodical&gt;&lt;full-title&gt;Chemical Communications&lt;/full-title&gt;&lt;abbr-1&gt;ChemComm&lt;/abbr-1&gt;&lt;/periodical&gt;&lt;pages&gt;4239-4242&lt;/pages&gt;&lt;volume&gt;52&lt;/volume&gt;&lt;number&gt;22&lt;/number&gt;&lt;dates&gt;&lt;year&gt;2016&lt;/year&gt;&lt;/dates&gt;&lt;publisher&gt;The Royal Society of Chemistry&lt;/publisher&gt;&lt;isbn&gt;1359-7345&lt;/isbn&gt;&lt;work-type&gt;10.1039/C5CC09434H&lt;/work-type&gt;&lt;urls&gt;&lt;related-urls&gt;&lt;url&gt;http://dx.doi.org/10.1039/C5CC09434H&lt;/url&gt;&lt;/related-urls&gt;&lt;/urls&gt;&lt;electronic-resource-num&gt;10.1039/C5CC09434H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16&lt;/Year&gt;&lt;RecNum&gt;290&lt;/RecNum&gt;&lt;DisplayText&gt;&lt;style font="Times New Roman" size="12"&gt;[44]&lt;/style&gt;&lt;/DisplayText&gt;&lt;record&gt;&lt;rec-number&gt;290&lt;/rec-number&gt;&lt;foreign-keys&gt;&lt;key app="EN" db-id="t9sta00wv2ffzhezavnxzpz4etswst5vwppv" timestamp="1640849741"&gt;290&lt;/key&gt;&lt;/foreign-keys&gt;&lt;ref-type name="Journal Article"&gt;17&lt;/ref-type&gt;&lt;contributors&gt;&lt;authors&gt;&lt;author&gt;Xu, Jing&lt;/author&gt;&lt;author&gt;Hu, Enyuan&lt;/author&gt;&lt;author&gt;Nordlund, Dennis&lt;/author&gt;&lt;author&gt;Mehta, Apurva&lt;/author&gt;&lt;author&gt;Ehrlich, Steven N.&lt;/author&gt;&lt;author&gt;Yang, Xiao-Qing&lt;/author&gt;&lt;author&gt;Tong, Wei&lt;/author&gt;&lt;/authors&gt;&lt;/contributors&gt;&lt;titles&gt;&lt;title&gt;Understanding the Degradation Mechanism of Lithium Nickel Oxide Cathodes for Li-Ion Batteries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31677-31683&lt;/pages&gt;&lt;volume&gt;8&lt;/volume&gt;&lt;number&gt;46&lt;/number&gt;&lt;dates&gt;&lt;year&gt;2016&lt;/year&gt;&lt;pub-dates&gt;&lt;date&gt;2016/11/23&lt;/date&gt;&lt;/pub-dates&gt;&lt;/dates&gt;&lt;publisher&gt;American Chemical Society&lt;/publisher&gt;&lt;isbn&gt;1944-8244&lt;/isbn&gt;&lt;urls&gt;&lt;related-urls&gt;&lt;url&gt;https://doi.org/10.1021/acsami.6b11111&lt;/url&gt;&lt;/related-urls&gt;&lt;/urls&gt;&lt;electronic-resource-num&gt;10.1021/acsami.6b1111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3.9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19&lt;/Year&gt;&lt;RecNum&gt;291&lt;/RecNum&gt;&lt;DisplayText&gt;&lt;style font="Times New Roman" size="12"&gt;[45]&lt;/style&gt;&lt;/DisplayText&gt;&lt;record&gt;&lt;rec-number&gt;291&lt;/rec-number&gt;&lt;foreign-keys&gt;&lt;key app="EN" db-id="t9sta00wv2ffzhezavnxzpz4etswst5vwppv" timestamp="1640849770"&gt;291&lt;/key&gt;&lt;/foreign-keys&gt;&lt;ref-type name="Journal Article"&gt;17&lt;/ref-type&gt;&lt;contributors&gt;&lt;authors&gt;&lt;author&gt;Wu, Feng&lt;/author&gt;&lt;author&gt;Liu, Na&lt;/author&gt;&lt;author&gt;Chen, Lai&lt;/author&gt;&lt;author&gt;Su, Yuefeng&lt;/author&gt;&lt;author&gt;Tan, Guoqiang&lt;/author&gt;&lt;author&gt;Bao, Liying&lt;/author&gt;&lt;author&gt;Zhang, Qiyu&lt;/author&gt;&lt;author&gt;Lu, Yun&lt;/author&gt;&lt;author&gt;Wang, Jing&lt;/author&gt;&lt;author&gt;Chen, Shi&lt;/author&gt;&lt;author&gt;Tan, Jing&lt;/author&gt;&lt;/authors&gt;&lt;/contributors&gt;&lt;titles&gt;&lt;title&gt;Improving the reversibility of the H2-H3 phase transitions for layered Ni-rich oxide cathode towards retarded structural transition and enhanced cycle stability&lt;/title&gt;&lt;secondary-title&gt;Nano Energy&lt;/secondary-title&gt;&lt;/titles&gt;&lt;periodical&gt;&lt;full-title&gt;Nano Energy&lt;/full-title&gt;&lt;/periodical&gt;&lt;pages&gt;50-57&lt;/pages&gt;&lt;volume&gt;59&lt;/volume&gt;&lt;keywords&gt;&lt;keyword&gt;Layered Ni-rich cathode&lt;/keyword&gt;&lt;keyword&gt;Surface cation-mixing layer&lt;/keyword&gt;&lt;keyword&gt;Third hexagonal phase&lt;/keyword&gt;&lt;keyword&gt;Reversibility&lt;/keyword&gt;&lt;keyword&gt;Phase transitions&lt;/keyword&gt;&lt;/keywords&gt;&lt;dates&gt;&lt;year&gt;2019&lt;/year&gt;&lt;pub-dates&gt;&lt;date&gt;2019/05/01/&lt;/date&gt;&lt;/pub-dates&gt;&lt;/dates&gt;&lt;isbn&gt;2211-2855&lt;/isbn&gt;&lt;urls&gt;&lt;related-urls&gt;&lt;url&gt;https://www.sciencedirect.com/science/article/pii/S2211285519301405&lt;/url&gt;&lt;/related-urls&gt;&lt;/urls&gt;&lt;electronic-resource-num&gt;https://doi.org/10.1016/j.nanoen.2019.02.0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.19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7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19&lt;/Year&gt;&lt;RecNum&gt;292&lt;/RecNum&gt;&lt;DisplayText&gt;&lt;style font="Times New Roman" size="12"&gt;[46]&lt;/style&gt;&lt;/DisplayText&gt;&lt;record&gt;&lt;rec-number&gt;292&lt;/rec-number&gt;&lt;foreign-keys&gt;&lt;key app="EN" db-id="t9sta00wv2ffzhezavnxzpz4etswst5vwppv" timestamp="1640849817"&gt;292&lt;/key&gt;&lt;/foreign-keys&gt;&lt;ref-type name="Journal Article"&gt;17&lt;/ref-type&gt;&lt;contributors&gt;&lt;authors&gt;&lt;author&gt;Wu, Feng&lt;/author&gt;&lt;author&gt;Li, Qing&lt;/author&gt;&lt;author&gt;Chen, Lai&lt;/author&gt;&lt;author&gt;Lu, Yun&lt;/author&gt;&lt;author&gt;Su, Yuefeng&lt;/author&gt;&lt;author&gt;Bao, Liying&lt;/author&gt;&lt;author&gt;Chen, Renjie&lt;/author&gt;&lt;author&gt;Chen, Shi&lt;/author&gt;&lt;/authors&gt;&lt;/contributors&gt;&lt;titles&gt;&lt;title&gt;Use of Ce to Reinforce the Interface of Ni-Rich LiNi0.8Co0.1Mn0.1O2 Cathode Materials for Lithium-Ion Batteries under High Operating Voltage&lt;/title&gt;&lt;secondary-title&gt;ChemSusChem&lt;/secondary-title&gt;&lt;/titles&gt;&lt;periodical&gt;&lt;full-title&gt;ChemSusChem&lt;/full-title&gt;&lt;/periodical&gt;&lt;pages&gt;935-943&lt;/pages&gt;&lt;volume&gt;12&lt;/volume&gt;&lt;number&gt;4&lt;/number&gt;&lt;dates&gt;&lt;year&gt;2019&lt;/year&gt;&lt;/dates&gt;&lt;isbn&gt;1864-5631&lt;/isbn&gt;&lt;urls&gt;&lt;related-urls&gt;&lt;url&gt;https://chemistry-europe.onlinelibrary.wiley.com/doi/abs/10.1002/cssc.201802304&lt;/url&gt;&lt;/related-urls&gt;&lt;/urls&gt;&lt;electronic-resource-num&gt;https://doi.org/10.1002/cssc.20180230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0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u&lt;/Author&gt;&lt;Year&gt;2018&lt;/Year&gt;&lt;RecNum&gt;293&lt;/RecNum&gt;&lt;DisplayText&gt;&lt;style font="Times New Roman" size="12"&gt;[47]&lt;/style&gt;&lt;/DisplayText&gt;&lt;record&gt;&lt;rec-number&gt;293&lt;/rec-number&gt;&lt;foreign-keys&gt;&lt;key app="EN" db-id="t9sta00wv2ffzhezavnxzpz4etswst5vwppv" timestamp="1640849837"&gt;293&lt;/key&gt;&lt;/foreign-keys&gt;&lt;ref-type name="Journal Article"&gt;17&lt;/ref-type&gt;&lt;contributors&gt;&lt;authors&gt;&lt;author&gt;Hou, Peiyu&lt;/author&gt;&lt;author&gt;Li, Feng&lt;/author&gt;&lt;author&gt;Sun, Yanyun&lt;/author&gt;&lt;author&gt;Pan, Meiling&lt;/author&gt;&lt;author&gt;Wang, Xiao&lt;/author&gt;&lt;author&gt;Shao, Minghui&lt;/author&gt;&lt;author&gt;Xu, Xijin&lt;/author&gt;&lt;/authors&gt;&lt;/contributors&gt;&lt;titles&gt;&lt;title&gt;Improving Li+ Kinetics and Structural Stability of Nickel-Rich Layered Cathodes by Heterogeneous Inactive-Al3+ Doping&lt;/title&gt;&lt;secondary-title&gt;ACS Sustainable Chemistry &amp;amp; Engineering&lt;/secondary-title&gt;&lt;/titles&gt;&lt;periodical&gt;&lt;full-title&gt;ACS Sustainable Chemistry &amp;amp; Engineering&lt;/full-title&gt;&lt;abbr-1&gt;ACS Sustain. Chem. Eng.&lt;/abbr-1&gt;&lt;/periodical&gt;&lt;pages&gt;5653-5661&lt;/pages&gt;&lt;volume&gt;6&lt;/volume&gt;&lt;number&gt;4&lt;/number&gt;&lt;dates&gt;&lt;year&gt;2018&lt;/year&gt;&lt;pub-dates&gt;&lt;date&gt;2018/04/02&lt;/date&gt;&lt;/pub-dates&gt;&lt;/dates&gt;&lt;publisher&gt;American Chemical Society&lt;/publisher&gt;&lt;urls&gt;&lt;related-urls&gt;&lt;url&gt;https://doi.org/10.1021/acssuschemeng.8b00909&lt;/url&gt;&lt;/related-urls&gt;&lt;/urls&gt;&lt;electronic-resource-num&gt;10.1021/acssuschemeng.8b0090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5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ng&lt;/Author&gt;&lt;Year&gt;2017&lt;/Year&gt;&lt;RecNum&gt;294&lt;/RecNum&gt;&lt;DisplayText&gt;&lt;style font="Times New Roman" size="12"&gt;[48]&lt;/style&gt;&lt;/DisplayText&gt;&lt;record&gt;&lt;rec-number&gt;294&lt;/rec-number&gt;&lt;foreign-keys&gt;&lt;key app="EN" db-id="t9sta00wv2ffzhezavnxzpz4etswst5vwppv" timestamp="1640849853"&gt;294&lt;/key&gt;&lt;/foreign-keys&gt;&lt;ref-type name="Journal Article"&gt;17&lt;/ref-type&gt;&lt;contributors&gt;&lt;authors&gt;&lt;author&gt;Dong, Mingxia&lt;/author&gt;&lt;author&gt;Wang, Zhixing&lt;/author&gt;&lt;author&gt;Li, Hangkong&lt;/author&gt;&lt;author&gt;Guo, Huajun&lt;/author&gt;&lt;author&gt;Li, Xinhai&lt;/author&gt;&lt;author&gt;Shih, Kaimin&lt;/author&gt;&lt;author&gt;Wang, Jiexi&lt;/author&gt;&lt;/authors&gt;&lt;/contributors&gt;&lt;titles&gt;&lt;title&gt;Metallurgy Inspired Formation of Homogeneous Al2O3 Coating Layer To Improve the Electrochemical Properties of LiNi0.8Co0.1Mn0.1O2 Cathode Material&lt;/title&gt;&lt;secondary-title&gt;ACS Sustainable Chemistry &amp;amp; Engineering&lt;/secondary-title&gt;&lt;/titles&gt;&lt;periodical&gt;&lt;full-title&gt;ACS Sustainable Chemistry &amp;amp; Engineering&lt;/full-title&gt;&lt;abbr-1&gt;ACS Sustain. Chem. Eng.&lt;/abbr-1&gt;&lt;/periodical&gt;&lt;pages&gt;10199-10205&lt;/pages&gt;&lt;volume&gt;5&lt;/volume&gt;&lt;number&gt;11&lt;/number&gt;&lt;dates&gt;&lt;year&gt;2017&lt;/year&gt;&lt;pub-dates&gt;&lt;date&gt;2017/11/06&lt;/date&gt;&lt;/pub-dates&gt;&lt;/dates&gt;&lt;publisher&gt;American Chemical Society&lt;/publisher&gt;&lt;urls&gt;&lt;related-urls&gt;&lt;url&gt;https://doi.org/10.1021/acssuschemeng.7b02178&lt;/url&gt;&lt;/related-urls&gt;&lt;/urls&gt;&lt;electronic-resource-num&gt;10.1021/acssuschemeng.7b0217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1.1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oo&lt;/Author&gt;&lt;Year&gt;2009&lt;/Year&gt;&lt;RecNum&gt;295&lt;/RecNum&gt;&lt;DisplayText&gt;&lt;style font="Times New Roman" size="12"&gt;[49]&lt;/style&gt;&lt;/DisplayText&gt;&lt;record&gt;&lt;rec-number&gt;295&lt;/rec-number&gt;&lt;foreign-keys&gt;&lt;key app="EN" db-id="t9sta00wv2ffzhezavnxzpz4etswst5vwppv" timestamp="1640849880"&gt;295&lt;/key&gt;&lt;/foreign-keys&gt;&lt;ref-type name="Journal Article"&gt;17&lt;/ref-type&gt;&lt;contributors&gt;&lt;authors&gt;&lt;author&gt;Woo, S. W.&lt;/author&gt;&lt;author&gt;Myung, S. T.&lt;/author&gt;&lt;author&gt;Bang, H.&lt;/author&gt;&lt;author&gt;Kim, D. W.&lt;/author&gt;&lt;author&gt;Sun, Y. K.&lt;/author&gt;&lt;/authors&gt;&lt;/contributors&gt;&lt;titles&gt;&lt;title&gt;Improvement of electrochemical and thermal properties of Li[Ni0.8Co0.1Mn0.1]O2 positive electrode materials by multiple metal (Al, Mg) substitution&lt;/title&gt;&lt;secondary-title&gt;Electrochimica Acta&lt;/secondary-title&gt;&lt;/titles&gt;&lt;periodical&gt;&lt;full-title&gt;Electrochimica Acta&lt;/full-title&gt;&lt;abbr-1&gt;Electrochim. Acta&lt;/abbr-1&gt;&lt;/periodical&gt;&lt;pages&gt;3851-3856&lt;/pages&gt;&lt;volume&gt;54&lt;/volume&gt;&lt;number&gt;15&lt;/number&gt;&lt;keywords&gt;&lt;keyword&gt;Li[NiCoMn]O&lt;/keyword&gt;&lt;keyword&gt;Al&lt;/keyword&gt;&lt;keyword&gt;Mg&lt;/keyword&gt;&lt;keyword&gt;Substitution&lt;/keyword&gt;&lt;keyword&gt;Positive electrode&lt;/keyword&gt;&lt;keyword&gt;Lithium&lt;/keyword&gt;&lt;keyword&gt;Batteries&lt;/keyword&gt;&lt;/keywords&gt;&lt;dates&gt;&lt;year&gt;2009&lt;/year&gt;&lt;pub-dates&gt;&lt;date&gt;2009/06/01/&lt;/date&gt;&lt;/pub-dates&gt;&lt;/dates&gt;&lt;isbn&gt;0013-4686&lt;/isbn&gt;&lt;urls&gt;&lt;related-urls&gt;&lt;url&gt;https://www.sciencedirect.com/science/article/pii/S0013468609001509&lt;/url&gt;&lt;/related-urls&gt;&lt;/urls&gt;&lt;electronic-resource-num&gt;https://doi.org/10.1016/j.electacta.2009.01.04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4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223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2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8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3</w:t>
            </w:r>
          </w:p>
        </w:tc>
        <w:tc>
          <w:tcPr>
            <w:tcW w:w="986" w:type="dxa"/>
            <w:vMerge w:val="restart"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u&lt;/Author&gt;&lt;Year&gt;2016&lt;/Year&gt;&lt;RecNum&gt;296&lt;/RecNum&gt;&lt;DisplayText&gt;&lt;style font="Times New Roman" size="12"&gt;[50]&lt;/style&gt;&lt;/DisplayText&gt;&lt;record&gt;&lt;rec-number&gt;296&lt;/rec-number&gt;&lt;foreign-keys&gt;&lt;key app="EN" db-id="t9sta00wv2ffzhezavnxzpz4etswst5vwppv" timestamp="1640849920"&gt;296&lt;/key&gt;&lt;/foreign-keys&gt;&lt;ref-type name="Journal Article"&gt;17&lt;/ref-type&gt;&lt;contributors&gt;&lt;authors&gt;&lt;author&gt;Vu, Duc-Luong&lt;/author&gt;&lt;author&gt;Lee, Jae-won&lt;/author&gt;&lt;/authors&gt;&lt;/contributors&gt;&lt;titles&gt;&lt;title&gt;Properties of LiNi0.8Co0.1Mn0.1O2 as a high energy cathode material for lithium-ion batteries&lt;/title&gt;&lt;secondary-title&gt;Korean Journal of Chemical Engineering&lt;/secondary-title&gt;&lt;/titles&gt;&lt;periodical&gt;&lt;full-title&gt;Korean Journal of Chemical Engineering&lt;/full-title&gt;&lt;abbr-1&gt;Korean J. Chem. Eng.&lt;/abbr-1&gt;&lt;/periodical&gt;&lt;pages&gt;514-526&lt;/pages&gt;&lt;volume&gt;33&lt;/volume&gt;&lt;number&gt;2&lt;/number&gt;&lt;dates&gt;&lt;year&gt;2016&lt;/year&gt;&lt;pub-dates&gt;&lt;date&gt;2016/02/01&lt;/date&gt;&lt;/pub-dates&gt;&lt;/dates&gt;&lt;isbn&gt;1975-7220&lt;/isbn&gt;&lt;urls&gt;&lt;related-urls&gt;&lt;url&gt;https://doi.org/10.1007/s11814-015-0154-3&lt;/url&gt;&lt;/related-urls&gt;&lt;/urls&gt;&lt;electronic-resource-num&gt;10.1007/s11814-015-0154-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223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2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8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5.6</w:t>
            </w:r>
          </w:p>
        </w:tc>
        <w:tc>
          <w:tcPr>
            <w:tcW w:w="986" w:type="dxa"/>
            <w:vMerge/>
          </w:tcPr>
          <w:p w:rsidR="00962233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.7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u&lt;/Author&gt;&lt;Year&gt;2013&lt;/Year&gt;&lt;RecNum&gt;297&lt;/RecNum&gt;&lt;DisplayText&gt;&lt;style font="Times New Roman" size="12"&gt;[51]&lt;/style&gt;&lt;/DisplayText&gt;&lt;record&gt;&lt;rec-number&gt;297&lt;/rec-number&gt;&lt;foreign-keys&gt;&lt;key app="EN" db-id="t9sta00wv2ffzhezavnxzpz4etswst5vwppv" timestamp="1640849951"&gt;297&lt;/key&gt;&lt;/foreign-keys&gt;&lt;ref-type name="Journal Article"&gt;17&lt;/ref-type&gt;&lt;contributors&gt;&lt;authors&gt;&lt;author&gt;Lu, Huaquan&lt;/author&gt;&lt;author&gt;Zhou, Haitao&lt;/author&gt;&lt;author&gt;Svensson, Ann Mari&lt;/author&gt;&lt;author&gt;Fossdal, Anita&lt;/author&gt;&lt;author&gt;Sheridan, Edel&lt;/author&gt;&lt;author&gt;Lu, Shigang&lt;/author&gt;&lt;author&gt;Vullum-Bruer, Fride&lt;/author&gt;&lt;/authors&gt;&lt;/contributors&gt;&lt;titles&gt;&lt;title&gt;High capacity Li[Ni0.8Co0.1Mn0.1]O2 synthesized by sol–gel and co-precipitation methods as cathode materials for lithium-ion batteries&lt;/title&gt;&lt;secondary-title&gt;Solid State Ionics&lt;/secondary-title&gt;&lt;/titles&gt;&lt;periodical&gt;&lt;full-title&gt;Solid State Ionics&lt;/full-title&gt;&lt;abbr-1&gt;Solid State Ion.&lt;/abbr-1&gt;&lt;/periodical&gt;&lt;pages&gt;105-111&lt;/pages&gt;&lt;volume&gt;249-250&lt;/volume&gt;&lt;keywords&gt;&lt;keyword&gt;Lithium-ion battery&lt;/keyword&gt;&lt;keyword&gt;Cathode material&lt;/keyword&gt;&lt;keyword&gt;Sol–gel&lt;/keyword&gt;&lt;keyword&gt;Co-precipitation&lt;/keyword&gt;&lt;keyword&gt;Layered structure&lt;/keyword&gt;&lt;/keywords&gt;&lt;dates&gt;&lt;year&gt;2013&lt;/year&gt;&lt;pub-dates&gt;&lt;date&gt;2013/11/01/&lt;/date&gt;&lt;/pub-dates&gt;&lt;/dates&gt;&lt;isbn&gt;0167-2738&lt;/isbn&gt;&lt;urls&gt;&lt;related-urls&gt;&lt;url&gt;https://www.sciencedirect.com/science/article/pii/S0167273813003548&lt;/url&gt;&lt;/related-urls&gt;&lt;/urls&gt;&lt;electronic-resource-num&gt;https://doi.org/10.1016/j.ssi.2013.07.02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3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6&lt;/Year&gt;&lt;RecNum&gt;298&lt;/RecNum&gt;&lt;DisplayText&gt;&lt;style font="Times New Roman" size="12"&gt;[36]&lt;/style&gt;&lt;/DisplayText&gt;&lt;record&gt;&lt;rec-number&gt;298&lt;/rec-number&gt;&lt;foreign-keys&gt;&lt;key app="EN" db-id="t9sta00wv2ffzhezavnxzpz4etswst5vwppv" timestamp="1640849972"&gt;298&lt;/key&gt;&lt;/foreign-keys&gt;&lt;ref-type name="Journal Article"&gt;17&lt;/ref-type&gt;&lt;contributors&gt;&lt;authors&gt;&lt;author&gt;Li, Siwu&lt;/author&gt;&lt;author&gt;Fu, Xiaotao&lt;/author&gt;&lt;author&gt;Zhou, Junwen&lt;/author&gt;&lt;author&gt;Han, Yuzhen&lt;/author&gt;&lt;author&gt;Qi, Pengfei&lt;/author&gt;&lt;author&gt;Gao, Xing&lt;/author&gt;&lt;author&gt;Feng, Xiao&lt;/author&gt;&lt;author&gt;Wang, Bo&lt;/author&gt;&lt;/authors&gt;&lt;/contributors&gt;&lt;titles&gt;&lt;title&gt;An effective approach to improve the electrochemical performance of LiNi0.6Co0.2Mn0.2O2 cathode by an MOF-derived coating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5823-5827&lt;/pages&gt;&lt;volume&gt;4&lt;/volume&gt;&lt;number&gt;16&lt;/number&gt;&lt;dates&gt;&lt;year&gt;2016&lt;/year&gt;&lt;/dates&gt;&lt;publisher&gt;The Royal Society of Chemistry&lt;/publisher&gt;&lt;isbn&gt;2050-7488&lt;/isbn&gt;&lt;work-type&gt;10.1039/C5TA10773C&lt;/work-type&gt;&lt;urls&gt;&lt;related-urls&gt;&lt;url&gt;http://dx.doi.org/10.1039/C5TA10773C&lt;/url&gt;&lt;/related-urls&gt;&lt;/urls&gt;&lt;electronic-resource-num&gt;10.1039/C5TA10773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3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7</w:t>
            </w:r>
          </w:p>
        </w:tc>
        <w:tc>
          <w:tcPr>
            <w:tcW w:w="986" w:type="dxa"/>
          </w:tcPr>
          <w:p w:rsidR="0081079B" w:rsidRPr="0081079B" w:rsidRDefault="0096223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o&lt;/Author&gt;&lt;Year&gt;2015&lt;/Year&gt;&lt;RecNum&gt;299&lt;/RecNum&gt;&lt;DisplayText&gt;&lt;style font="Times New Roman" size="12"&gt;[52]&lt;/style&gt;&lt;/DisplayText&gt;&lt;record&gt;&lt;rec-number&gt;299&lt;/rec-number&gt;&lt;foreign-keys&gt;&lt;key app="EN" db-id="t9sta00wv2ffzhezavnxzpz4etswst5vwppv" timestamp="1640850162"&gt;299&lt;/key&gt;&lt;/foreign-keys&gt;&lt;ref-type name="Journal Article"&gt;17&lt;/ref-type&gt;&lt;contributors&gt;&lt;authors&gt;&lt;author&gt;Cho, W.&lt;/author&gt;&lt;author&gt;Kim, S. M.&lt;/author&gt;&lt;author&gt;Song, J. H.&lt;/author&gt;&lt;author&gt;Yim, T.&lt;/author&gt;&lt;author&gt;Woo, S. G.&lt;/author&gt;&lt;author&gt;Lee, K. W.&lt;/author&gt;&lt;author&gt;Kim, J. S.&lt;/author&gt;&lt;author&gt;Kim, Y. J.&lt;/author&gt;&lt;/authors&gt;&lt;/contributors&gt;&lt;titles&gt;&lt;title&gt;Improved electrochemical and thermal properties of nickel rich LiNi0.6Co0.2Mn0.2O2 cathode materials by SiO2 coating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45-50&lt;/pages&gt;&lt;volume&gt;282&lt;/volume&gt;&lt;dates&gt;&lt;year&gt;2015&lt;/year&gt;&lt;pub-dates&gt;&lt;date&gt;May&lt;/date&gt;&lt;/pub-dates&gt;&lt;/dates&gt;&lt;isbn&gt;0378-7753&lt;/isbn&gt;&lt;accession-num&gt;WOS:000351963900006&lt;/accession-num&gt;&lt;urls&gt;&lt;related-urls&gt;&lt;url&gt;&amp;lt;Go to ISI&amp;gt;://WOS:000351963900006&lt;/url&gt;&lt;/related-urls&gt;&lt;/urls&gt;&lt;electronic-resource-num&gt;10.1016/j.jpowsour.2014.12.128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1</w:t>
            </w:r>
          </w:p>
        </w:tc>
        <w:tc>
          <w:tcPr>
            <w:tcW w:w="986" w:type="dxa"/>
          </w:tcPr>
          <w:p w:rsidR="0081079B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7&lt;/Year&gt;&lt;RecNum&gt;300&lt;/RecNum&gt;&lt;DisplayText&gt;&lt;style font="Times New Roman" size="12"&gt;[53]&lt;/style&gt;&lt;/DisplayText&gt;&lt;record&gt;&lt;rec-number&gt;300&lt;/rec-number&gt;&lt;foreign-keys&gt;&lt;key app="EN" db-id="t9sta00wv2ffzhezavnxzpz4etswst5vwppv" timestamp="1640852207"&gt;300&lt;/key&gt;&lt;/foreign-keys&gt;&lt;ref-type name="Journal Article"&gt;17&lt;/ref-type&gt;&lt;contributors&gt;&lt;authors&gt;&lt;author&gt;Zhang, Jicheng&lt;/author&gt;&lt;author&gt;Yang, Zhenzhong&lt;/author&gt;&lt;author&gt;Gao, Rui&lt;/author&gt;&lt;author&gt;Gu, Lin&lt;/author&gt;&lt;author&gt;Hu, Zhongbo&lt;/author&gt;&lt;author&gt;Liu, Xiangfeng&lt;/author&gt;&lt;/authors&gt;&lt;/contributors&gt;&lt;titles&gt;&lt;title&gt;Suppressing the Structure Deterioration of Ni-Rich LiNi0.8Co0.1Mn0.1O2 through Atom-Scale Interfacial Integration of Self-Forming Hierarchical Spinel Layer with Ni Gradient Concentration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29794-29803&lt;/pages&gt;&lt;volume&gt;9&lt;/volume&gt;&lt;number&gt;35&lt;/number&gt;&lt;dates&gt;&lt;year&gt;2017&lt;/year&gt;&lt;pub-dates&gt;&lt;date&gt;2017/09/06&lt;/date&gt;&lt;/pub-dates&gt;&lt;/dates&gt;&lt;publisher&gt;American Chemical Society&lt;/publisher&gt;&lt;isbn&gt;1944-8244&lt;/isbn&gt;&lt;urls&gt;&lt;related-urls&gt;&lt;url&gt;https://doi.org/10.1021/acsami.7b08802&lt;/url&gt;&lt;/related-urls&gt;&lt;/urls&gt;&lt;electronic-resource-num&gt;10.1021/acsami.7b088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.48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  <w:tc>
          <w:tcPr>
            <w:tcW w:w="986" w:type="dxa"/>
          </w:tcPr>
          <w:p w:rsidR="0081079B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u&lt;/Author&gt;&lt;Year&gt;2017&lt;/Year&gt;&lt;RecNum&gt;301&lt;/RecNum&gt;&lt;DisplayText&gt;&lt;style font="Times New Roman" size="12"&gt;[54]&lt;/style&gt;&lt;/DisplayText&gt;&lt;record&gt;&lt;rec-number&gt;301&lt;/rec-number&gt;&lt;foreign-keys&gt;&lt;key app="EN" db-id="t9sta00wv2ffzhezavnxzpz4etswst5vwppv" timestamp="1640852243"&gt;301&lt;/key&gt;&lt;/foreign-keys&gt;&lt;ref-type name="Journal Article"&gt;17&lt;/ref-type&gt;&lt;contributors&gt;&lt;authors&gt;&lt;author&gt;Vu, D. L.&lt;/author&gt;&lt;author&gt;Choi, J. Y.&lt;/author&gt;&lt;author&gt;Kim, W. B.&lt;/author&gt;&lt;author&gt;Lee, J. J.&lt;/author&gt;&lt;author&gt;Lee, J. W.&lt;/author&gt;&lt;/authors&gt;&lt;/contributors&gt;&lt;titles&gt;&lt;title&gt;Layered LiNi0.8Co0.1Mn0.1O2 Prepared through Calcination in Air with Preoxidized Precursor&lt;/title&gt;&lt;secondary-title&gt;Journal of the Electrochemical Society&lt;/secondary-title&gt;&lt;alt-title&gt;J. Electrochem. Soc.&lt;/alt-title&gt;&lt;/titles&gt;&lt;periodical&gt;&lt;full-title&gt;Journal of the Electrochemical Society&lt;/full-title&gt;&lt;abbr-1&gt;J. Electrochem. Soc.&lt;/abbr-1&gt;&lt;/periodical&gt;&lt;alt-periodical&gt;&lt;full-title&gt;Journal of the Electrochemical Society&lt;/full-title&gt;&lt;abbr-1&gt;J. Electrochem. Soc.&lt;/abbr-1&gt;&lt;/alt-periodical&gt;&lt;pages&gt;A2670-A2676&lt;/pages&gt;&lt;volume&gt;164&lt;/volume&gt;&lt;number&gt;12&lt;/number&gt;&lt;dates&gt;&lt;year&gt;2017&lt;/year&gt;&lt;/dates&gt;&lt;isbn&gt;0013-4651&lt;/isbn&gt;&lt;urls&gt;&lt;related-urls&gt;&lt;url&gt;https://www.cheric.org/research/tech/periodicals/view.php?seq=1604226&lt;/url&gt;&lt;/related-urls&gt;&lt;/urls&gt;&lt;electronic-resource-num&gt;10.1149/2.1631712jes&lt;/electronic-resource-num&gt;&lt;language&gt;English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.97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</w:tcPr>
          <w:p w:rsidR="0081079B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eng&lt;/Author&gt;&lt;Year&gt;2017&lt;/Year&gt;&lt;RecNum&gt;302&lt;/RecNum&gt;&lt;DisplayText&gt;&lt;style font="Times New Roman" size="12"&gt;[55]&lt;/style&gt;&lt;/DisplayText&gt;&lt;record&gt;&lt;rec-number&gt;302&lt;/rec-number&gt;&lt;foreign-keys&gt;&lt;key app="EN" db-id="t9sta00wv2ffzhezavnxzpz4etswst5vwppv" timestamp="1640852310"&gt;302&lt;/key&gt;&lt;/foreign-keys&gt;&lt;ref-type name="Journal Article"&gt;17&lt;/ref-type&gt;&lt;contributors&gt;&lt;authors&gt;&lt;author&gt;Meng, Kui&lt;/author&gt;&lt;author&gt;Wang, Zhixing&lt;/author&gt;&lt;author&gt;Guo, Huajun&lt;/author&gt;&lt;author&gt;Li, Xinhai&lt;/author&gt;&lt;/authors&gt;&lt;/contributors&gt;&lt;titles&gt;&lt;title&gt;Enhanced cycling stability of LiNi0.8Co0.1Mn0.1O2 by reducing surface oxygen defects&lt;/title&gt;&lt;secondary-title&gt;Electrochimica Acta&lt;/secondary-title&gt;&lt;/titles&gt;&lt;periodical&gt;&lt;full-title&gt;Electrochimica Acta&lt;/full-title&gt;&lt;abbr-1&gt;Electrochim. Acta&lt;/abbr-1&gt;&lt;/periodical&gt;&lt;pages&gt;99-107&lt;/pages&gt;&lt;volume&gt;234&lt;/volume&gt;&lt;keywords&gt;&lt;keyword&gt;Lithium ion battery&lt;/keyword&gt;&lt;keyword&gt;Nickel-rich cathode material&lt;/keyword&gt;&lt;keyword&gt;Oxygen defect&lt;/keyword&gt;&lt;keyword&gt;Lithium/Nickel disorder&lt;/keyword&gt;&lt;/keywords&gt;&lt;dates&gt;&lt;year&gt;2017&lt;/year&gt;&lt;pub-dates&gt;&lt;date&gt;2017/04/20/&lt;/date&gt;&lt;/pub-dates&gt;&lt;/dates&gt;&lt;isbn&gt;0013-4686&lt;/isbn&gt;&lt;urls&gt;&lt;related-urls&gt;&lt;url&gt;https://www.sciencedirect.com/science/article/pii/S0013468617305212&lt;/url&gt;&lt;/related-urls&gt;&lt;/urls&gt;&lt;electronic-resource-num&gt;https://doi.org/10.1016/j.electacta.2017.03.05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</w:tcPr>
          <w:p w:rsidR="0081079B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pper&lt;/Author&gt;&lt;Year&gt;2018&lt;/Year&gt;&lt;RecNum&gt;303&lt;/RecNum&gt;&lt;DisplayText&gt;&lt;style font="Times New Roman" size="12"&gt;[27]&lt;/style&gt;&lt;/DisplayText&gt;&lt;record&gt;&lt;rec-number&gt;303&lt;/rec-number&gt;&lt;foreign-keys&gt;&lt;key app="EN" db-id="t9sta00wv2ffzhezavnxzpz4etswst5vwppv" timestamp="1640852358"&gt;303&lt;/key&gt;&lt;/foreign-keys&gt;&lt;ref-type name="Journal Article"&gt;17&lt;/ref-type&gt;&lt;contributors&gt;&lt;authors&gt;&lt;author&gt;Schipper, Florian&lt;/author&gt;&lt;author&gt;Bouzaglo, Hana&lt;/author&gt;&lt;author&gt;Dixit, Mudit&lt;/author&gt;&lt;author&gt;Erickson, Evan M.&lt;/author&gt;&lt;author&gt;Weigel, Tina&lt;/author&gt;&lt;author&gt;Talianker, Michael&lt;/author&gt;&lt;author&gt;Grinblat, Judith&lt;/author&gt;&lt;author&gt;Burstein, Larisa&lt;/author&gt;&lt;author&gt;Schmidt, Michael&lt;/author&gt;&lt;author&gt;Lampert, Jordan&lt;/author&gt;&lt;author&gt;Erk, Christoph&lt;/author&gt;&lt;author&gt;Markovsky, Boris&lt;/author&gt;&lt;author&gt;Major, Dan Thomas&lt;/author&gt;&lt;author&gt;Aurbach, Doron&lt;/author&gt;&lt;/authors&gt;&lt;/contributors&gt;&lt;titles&gt;&lt;title&gt;From Surface ZrO2 Coating to Bulk Zr Doping by High Temperature Annealing of Nickel-Rich Lithiated Oxides and Their Enhanced Electrochemical Performance in Lithium Ion Batteries&lt;/title&gt;&lt;secondary-title&gt;Advanced Energy Materials&lt;/secondary-title&gt;&lt;/titles&gt;&lt;periodical&gt;&lt;full-title&gt;Advanced Energy Materials&lt;/full-title&gt;&lt;abbr-1&gt;Adv. Energy Mater.&lt;/abbr-1&gt;&lt;/periodical&gt;&lt;pages&gt;1701682&lt;/pages&gt;&lt;volume&gt;8&lt;/volume&gt;&lt;number&gt;4&lt;/number&gt;&lt;dates&gt;&lt;year&gt;2018&lt;/year&gt;&lt;/dates&gt;&lt;isbn&gt;1614-6832&lt;/isbn&gt;&lt;urls&gt;&lt;related-urls&gt;&lt;url&gt;https://onlinelibrary.wiley.com/doi/abs/10.1002/aenm.201701682&lt;/url&gt;&lt;/related-urls&gt;&lt;/urls&gt;&lt;electronic-resource-num&gt;https://doi.org/10.1002/aenm.20170168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2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7D1474">
        <w:trPr>
          <w:trHeight w:val="368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1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9.9</w:t>
            </w:r>
          </w:p>
        </w:tc>
        <w:tc>
          <w:tcPr>
            <w:tcW w:w="986" w:type="dxa"/>
          </w:tcPr>
          <w:p w:rsidR="0081079B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u&lt;/Author&gt;&lt;Year&gt;2019&lt;/Year&gt;&lt;RecNum&gt;304&lt;/RecNum&gt;&lt;DisplayText&gt;&lt;style font="Times New Roman" size="12"&gt;[56]&lt;/style&gt;&lt;/DisplayText&gt;&lt;record&gt;&lt;rec-number&gt;304&lt;/rec-number&gt;&lt;foreign-keys&gt;&lt;key app="EN" db-id="t9sta00wv2ffzhezavnxzpz4etswst5vwppv" timestamp="1640852388"&gt;304&lt;/key&gt;&lt;/foreign-keys&gt;&lt;ref-type name="Journal Article"&gt;17&lt;/ref-type&gt;&lt;contributors&gt;&lt;authors&gt;&lt;author&gt;Wu, Jianxin&lt;/author&gt;&lt;author&gt;Tan, Xinghua&lt;/author&gt;&lt;author&gt;Zhang, Jiangtao&lt;/author&gt;&lt;author&gt;Guo, Limin&lt;/author&gt;&lt;author&gt;Jiang, Yi&lt;/author&gt;&lt;author&gt;Liu, Shengnan&lt;/author&gt;&lt;author&gt;Zhao, Tingqiao&lt;/author&gt;&lt;author&gt;Liu, Yanlin&lt;/author&gt;&lt;author&gt;Ren, Juncong&lt;/author&gt;&lt;author&gt;Wang, Hanfu&lt;/author&gt;&lt;author&gt;Kang, Xiaohong&lt;/author&gt;&lt;author&gt;Chu, Weiguo&lt;/author&gt;&lt;/authors&gt;&lt;/contributors&gt;&lt;titles&gt;&lt;title&gt;Improvement of Electrochemical Performance of Nickel Rich LiNi0.8Co0.1Mn0.1O2 Cathode by Lithium Aluminates Surface Modifications&lt;/title&gt;&lt;secondary-title&gt;Energy Technology&lt;/secondary-title&gt;&lt;/titles&gt;&lt;periodical&gt;&lt;full-title&gt;Energy Technology&lt;/full-title&gt;&lt;abbr-1&gt;Energy Technol.&lt;/abbr-1&gt;&lt;/periodical&gt;&lt;pages&gt;209-215&lt;/pages&gt;&lt;volume&gt;7&lt;/volume&gt;&lt;number&gt;2&lt;/number&gt;&lt;dates&gt;&lt;year&gt;2019&lt;/year&gt;&lt;/dates&gt;&lt;isbn&gt;2194-4288&lt;/isbn&gt;&lt;urls&gt;&lt;related-urls&gt;&lt;url&gt;https://onlinelibrary.wiley.com/doi/abs/10.1002/ente.201800506&lt;/url&gt;&lt;/related-urls&gt;&lt;/urls&gt;&lt;electronic-resource-num&gt;https://doi.org/10.1002/ente.20180050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93DA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.1</w:t>
            </w:r>
          </w:p>
        </w:tc>
        <w:tc>
          <w:tcPr>
            <w:tcW w:w="986" w:type="dxa"/>
            <w:vMerge w:val="restart"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o&lt;/Author&gt;&lt;Year&gt;2019&lt;/Year&gt;&lt;RecNum&gt;305&lt;/RecNum&gt;&lt;DisplayText&gt;&lt;style font="Times New Roman" size="12"&gt;[57]&lt;/style&gt;&lt;/DisplayText&gt;&lt;record&gt;&lt;rec-number&gt;305&lt;/rec-number&gt;&lt;foreign-keys&gt;&lt;key app="EN" db-id="t9sta00wv2ffzhezavnxzpz4etswst5vwppv" timestamp="1640852464"&gt;305&lt;/key&gt;&lt;/foreign-keys&gt;&lt;ref-type name="Journal Article"&gt;17&lt;/ref-type&gt;&lt;contributors&gt;&lt;authors&gt;&lt;author&gt;Yao, Xu&lt;/author&gt;&lt;author&gt;Xu, Zemin&lt;/author&gt;&lt;author&gt;Yao, Zeyu&lt;/author&gt;&lt;author&gt;Cheng, Weijie&lt;/author&gt;&lt;author&gt;Gao, Hongcai&lt;/author&gt;&lt;author&gt;Zhao, Qiang&lt;/author&gt;&lt;author&gt;Li, Jingze&lt;/author&gt;&lt;author&gt;Zhou, Aijun&lt;/author&gt;&lt;/authors&gt;&lt;/contributors&gt;&lt;titles&gt;&lt;title&gt;Oxalate co-precipitation synthesis of LiNi0.6Co0.2Mn0.2O2 for low-cost and high-energy lithium-ion batteries&lt;/title&gt;&lt;secondary-title&gt;Materials Today Communications&lt;/secondary-title&gt;&lt;/titles&gt;&lt;periodical&gt;&lt;full-title&gt;Materials Today Communications&lt;/full-title&gt;&lt;abbr-1&gt;Mater. Today Commun.&lt;/abbr-1&gt;&lt;/periodical&gt;&lt;pages&gt;262-270&lt;/pages&gt;&lt;volume&gt;19&lt;/volume&gt;&lt;keywords&gt;&lt;keyword&gt;LiNiCoMnO&lt;/keyword&gt;&lt;keyword&gt;Cathode material&lt;/keyword&gt;&lt;keyword&gt;Oxalate co-precipitation&lt;/keyword&gt;&lt;keyword&gt;Sintering temperature&lt;/keyword&gt;&lt;keyword&gt;Lithium-ion battery&lt;/keyword&gt;&lt;/keywords&gt;&lt;dates&gt;&lt;year&gt;2019&lt;/year&gt;&lt;pub-dates&gt;&lt;date&gt;2019/06/01/&lt;/date&gt;&lt;/pub-dates&gt;&lt;/dates&gt;&lt;isbn&gt;2352-4928&lt;/isbn&gt;&lt;urls&gt;&lt;related-urls&gt;&lt;url&gt;https://www.sciencedirect.com/science/article/pii/S2352492819300248&lt;/url&gt;&lt;/related-urls&gt;&lt;/urls&gt;&lt;electronic-resource-num&gt;https://doi.org/10.1016/j.mtcomm.2019.02.00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93DA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4.3</w:t>
            </w:r>
          </w:p>
        </w:tc>
        <w:tc>
          <w:tcPr>
            <w:tcW w:w="986" w:type="dxa"/>
            <w:vMerge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93DA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.5</w:t>
            </w:r>
          </w:p>
        </w:tc>
        <w:tc>
          <w:tcPr>
            <w:tcW w:w="986" w:type="dxa"/>
            <w:vMerge/>
          </w:tcPr>
          <w:p w:rsidR="00D93DA8" w:rsidRPr="0081079B" w:rsidRDefault="00D93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7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986" w:type="dxa"/>
          </w:tcPr>
          <w:p w:rsidR="0081079B" w:rsidRPr="0081079B" w:rsidRDefault="00F246F5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eubner&lt;/Author&gt;&lt;Year&gt;2019&lt;/Year&gt;&lt;RecNum&gt;306&lt;/RecNum&gt;&lt;DisplayText&gt;&lt;style font="Times New Roman" size="12"&gt;[58]&lt;/style&gt;&lt;/DisplayText&gt;&lt;record&gt;&lt;rec-number&gt;306&lt;/rec-number&gt;&lt;foreign-keys&gt;&lt;key app="EN" db-id="t9sta00wv2ffzhezavnxzpz4etswst5vwppv" timestamp="1640852546"&gt;306&lt;/key&gt;&lt;/foreign-keys&gt;&lt;ref-type name="Journal Article"&gt;17&lt;/ref-type&gt;&lt;contributors&gt;&lt;authors&gt;&lt;author&gt;Heubner, C.&lt;/author&gt;&lt;author&gt;Nickol, A.&lt;/author&gt;&lt;author&gt;Seeba, J.&lt;/author&gt;&lt;author&gt;Reuber, S.&lt;/author&gt;&lt;author&gt;Junker, N.&lt;/author&gt;&lt;author&gt;Wolter, M.&lt;/author&gt;&lt;author&gt;Schneider, M.&lt;/author&gt;&lt;author&gt;Michaelis, A.&lt;/author&gt;&lt;/authors&gt;&lt;/contributors&gt;&lt;titles&gt;&lt;title&gt;Understanding thickness and porosity effects on the electrochemical performance of LiNi0.6Co0.2Mn0.2O2-based cathodes for high energy Li-ion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19-126&lt;/pages&gt;&lt;volume&gt;419&lt;/volume&gt;&lt;keywords&gt;&lt;keyword&gt;Li-ion battery&lt;/keyword&gt;&lt;keyword&gt;Electrode design&lt;/keyword&gt;&lt;keyword&gt;Thickness&lt;/keyword&gt;&lt;keyword&gt;Porosity&lt;/keyword&gt;&lt;keyword&gt;Energy density&lt;/keyword&gt;&lt;/keywords&gt;&lt;dates&gt;&lt;year&gt;2019&lt;/year&gt;&lt;pub-dates&gt;&lt;date&gt;2019/04/15/&lt;/date&gt;&lt;/pub-dates&gt;&lt;/dates&gt;&lt;isbn&gt;0378-7753&lt;/isbn&gt;&lt;urls&gt;&lt;related-urls&gt;&lt;url&gt;https://www.sciencedirect.com/science/article/pii/S0378775319301855&lt;/url&gt;&lt;/related-urls&gt;&lt;/urls&gt;&lt;electronic-resource-num&gt;https://doi.org/10.1016/j.jpowsour.2019.02.06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3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2</w:t>
            </w:r>
          </w:p>
        </w:tc>
        <w:tc>
          <w:tcPr>
            <w:tcW w:w="986" w:type="dxa"/>
          </w:tcPr>
          <w:p w:rsidR="0081079B" w:rsidRPr="0081079B" w:rsidRDefault="0039396D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rickson&lt;/Author&gt;&lt;Year&gt;2016&lt;/Year&gt;&lt;RecNum&gt;307&lt;/RecNum&gt;&lt;DisplayText&gt;&lt;style font="Times New Roman" size="12"&gt;[59]&lt;/style&gt;&lt;/DisplayText&gt;&lt;record&gt;&lt;rec-number&gt;307&lt;/rec-number&gt;&lt;foreign-keys&gt;&lt;key app="EN" db-id="t9sta00wv2ffzhezavnxzpz4etswst5vwppv" timestamp="1640852622"&gt;307&lt;/key&gt;&lt;/foreign-keys&gt;&lt;ref-type name="Journal Article"&gt;17&lt;/ref-type&gt;&lt;contributors&gt;&lt;authors&gt;&lt;author&gt;Erickson, Evan M.&lt;/author&gt;&lt;author&gt;Bouzaglo, Hana&lt;/author&gt;&lt;author&gt;Sclar, Hadar&lt;/author&gt;&lt;author&gt;Park, Kang-Joon&lt;/author&gt;&lt;author&gt;Lim, Byung-Beom&lt;/author&gt;&lt;author&gt;Schipper, Florian&lt;/author&gt;&lt;author&gt;Ghanty, Chandan&lt;/author&gt;&lt;author&gt;Grinblat, Judith&lt;/author&gt;&lt;author&gt;Markovsky, Boris&lt;/author&gt;&lt;author&gt;Sun, Yang-Kook&lt;/author&gt;&lt;author&gt;Aurbach, Doron&lt;/author&gt;&lt;/authors&gt;&lt;/contributors&gt;&lt;titles&gt;&lt;title&gt;Synthesis and Electrochemical Performance of Nickel-Rich Layered-Structure LiNi0.65Co0.08Mn0.27O2Cathode Materials Comprising Particles with Ni and Mn Full Concentration Gradient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1348-A1358&lt;/pages&gt;&lt;volume&gt;163&lt;/volume&gt;&lt;number&gt;7&lt;/number&gt;&lt;dates&gt;&lt;year&gt;2016&lt;/year&gt;&lt;/dates&gt;&lt;publisher&gt;The Electrochemical Society&lt;/publisher&gt;&lt;isbn&gt;0013-4651&amp;#xD;1945-7111&lt;/isbn&gt;&lt;urls&gt;&lt;related-urls&gt;&lt;url&gt;http://dx.doi.org/10.1149/2.0951607jes&lt;/url&gt;&lt;/related-urls&gt;&lt;/urls&gt;&lt;electronic-resource-num&gt;10.1149/2.0951607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8</w:t>
            </w:r>
          </w:p>
        </w:tc>
        <w:tc>
          <w:tcPr>
            <w:tcW w:w="986" w:type="dxa"/>
          </w:tcPr>
          <w:p w:rsidR="0081079B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u&lt;/Author&gt;&lt;Year&gt;2009&lt;/Year&gt;&lt;RecNum&gt;308&lt;/RecNum&gt;&lt;DisplayText&gt;&lt;style font="Times New Roman" size="12"&gt;[60]&lt;/style&gt;&lt;/DisplayText&gt;&lt;record&gt;&lt;rec-number&gt;308&lt;/rec-number&gt;&lt;foreign-keys&gt;&lt;key app="EN" db-id="t9sta00wv2ffzhezavnxzpz4etswst5vwppv" timestamp="1640852895"&gt;308&lt;/key&gt;&lt;/foreign-keys&gt;&lt;ref-type name="Journal Article"&gt;17&lt;/ref-type&gt;&lt;contributors&gt;&lt;authors&gt;&lt;author&gt;Ju, Seo Hee&lt;/author&gt;&lt;author&gt;Kang, Yun Chan&lt;/author&gt;&lt;/authors&gt;&lt;/contributors&gt;&lt;titles&gt;&lt;title&gt;Fine-sized LiNi0.8Co0.15Mn0.05O2 cathode particles prepared by spray pyrolysis from the polymeric precursor solutions&lt;/title&gt;&lt;secondary-title&gt;Ceramics International&lt;/secondary-title&gt;&lt;/titles&gt;&lt;periodical&gt;&lt;full-title&gt;Ceramics International&lt;/full-title&gt;&lt;abbr-1&gt;Ceram. Int.&lt;/abbr-1&gt;&lt;/periodical&gt;&lt;pages&gt;1633-1639&lt;/pages&gt;&lt;volume&gt;35&lt;/volume&gt;&lt;number&gt;4&lt;/number&gt;&lt;keywords&gt;&lt;keyword&gt;A. Powders: gas phase reaction&lt;/keyword&gt;&lt;keyword&gt;E. Batteries&lt;/keyword&gt;&lt;/keywords&gt;&lt;dates&gt;&lt;year&gt;2009&lt;/year&gt;&lt;pub-dates&gt;&lt;date&gt;2009/05/01/&lt;/date&gt;&lt;/pub-dates&gt;&lt;/dates&gt;&lt;isbn&gt;0272-8842&lt;/isbn&gt;&lt;urls&gt;&lt;related-urls&gt;&lt;url&gt;https://www.sciencedirect.com/science/article/pii/S0272884208003143&lt;/url&gt;&lt;/related-urls&gt;&lt;/urls&gt;&lt;electronic-resource-num&gt;https://doi.org/10.1016/j.ceramint.2008.09.0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05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2</w:t>
            </w:r>
          </w:p>
        </w:tc>
        <w:tc>
          <w:tcPr>
            <w:tcW w:w="986" w:type="dxa"/>
            <w:vMerge w:val="restart"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n&lt;/Author&gt;&lt;Year&gt;2016&lt;/Year&gt;&lt;RecNum&gt;309&lt;/RecNum&gt;&lt;DisplayText&gt;&lt;style font="Times New Roman" size="12"&gt;[61]&lt;/style&gt;&lt;/DisplayText&gt;&lt;record&gt;&lt;rec-number&gt;309&lt;/rec-number&gt;&lt;foreign-keys&gt;&lt;key app="EN" db-id="t9sta00wv2ffzhezavnxzpz4etswst5vwppv" timestamp="1640852953"&gt;309&lt;/key&gt;&lt;/foreign-keys&gt;&lt;ref-type name="Journal Article"&gt;17&lt;/ref-type&gt;&lt;contributors&gt;&lt;authors&gt;&lt;author&gt;Pan, Cheng-chi&lt;/author&gt;&lt;author&gt;Zhu, Yi-rong&lt;/author&gt;&lt;author&gt;Yang, Ying-chang&lt;/author&gt;&lt;author&gt;Hou, Hong-shuai&lt;/author&gt;&lt;author&gt;Jing, Ming-jun&lt;/author&gt;&lt;author&gt;Song, Wei-xin&lt;/author&gt;&lt;author&gt;Yang, Xu-ming&lt;/author&gt;&lt;author&gt;Ji, Xiao-bo&lt;/author&gt;&lt;/authors&gt;&lt;/contributors&gt;&lt;titles&gt;&lt;title&gt;Influences of transition metal on structural and electrochemical properties of Li[NixCoyMn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z]O2 (0.6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x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0.8) cathode materials for lithium-ion batteries&lt;/title&gt;&lt;secondary-title&gt;Transactions of Nonferrous Metals Society of China&lt;/secondary-title&gt;&lt;/titles&gt;&lt;periodical&gt;&lt;full-title&gt;Transactions of Nonferrous Metals Society of China&lt;/full-title&gt;&lt;abbr-</w:instrText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>1&gt;Trans. Nonferrous Met. Soc. China&lt;/abbr-1&gt;&lt;/periodical&gt;&lt;pages&gt;1396-1402&lt;/pages&gt;&lt;volume&gt;26&lt;/volume&gt;&lt;number&gt;5&lt;/number&gt;&lt;keywords&gt;&lt;keyword&gt;Li[NiCoMn]O&lt;/keyword&gt;&lt;keyword&gt;electrochemical performance&lt;/keyword&gt;&lt;keyword&gt;cathode material&lt;/keyword&gt;&lt;keyword&gt;lithium-ion battery&lt;/keyword&gt;&lt;/keywords&gt;&lt;dates&gt;&lt;year&gt;2016&lt;/year&gt;&lt;pub-dates&gt;&lt;date&gt;2016/05/01/&lt;/date&gt;&lt;/pub-dates&gt;&lt;/dates&gt;&lt;isbn&gt;1003-6326&lt;/isbn&gt;&lt;urls&gt;&lt;related-urls&gt;&lt;url&gt;https://www.sciencedirect.com/science/article/pii/S1003632616642449&lt;/url&gt;&lt;/related-urls&gt;&lt;/urls&gt;&lt;electronic-resource-num&gt;https://doi.org/10.1016/S1003-6326(16)64244-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.8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.4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 w:val="restart"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oh&lt;/Author&gt;&lt;Year&gt;2013&lt;/Year&gt;&lt;RecNum&gt;310&lt;/RecNum&gt;&lt;DisplayText&gt;&lt;style font="Times New Roman" size="12"&gt;[13]&lt;/style&gt;&lt;/DisplayText&gt;&lt;record&gt;&lt;rec-number&gt;310&lt;/rec-number&gt;&lt;foreign-keys&gt;&lt;key app="EN" db-id="t9sta00wv2ffzhezavnxzpz4etswst5vwppv" timestamp="1640853007"&gt;310&lt;/key&gt;&lt;/foreign-keys&gt;&lt;ref-type name="Journal Article"&gt;17&lt;/ref-type&gt;&lt;contributors&gt;&lt;authors&gt;&lt;author&gt;Noh, Hyung-Joo&lt;/author&gt;&lt;author&gt;Youn, Sungjune&lt;/author&gt;&lt;author&gt;Yoon, Chong Seung&lt;/author&gt;&lt;author&gt;Sun, Yang-Kook&lt;/author&gt;&lt;/authors&gt;&lt;/contributors&gt;&lt;titles&gt;&lt;title&gt;Comparison of the structural and electrochemical properties of layered Li[NixCoyMnz]O2 (x = 1/3, 0.5, 0.6, 0.7, 0.8 and 0.85) cathode material for lithium-ion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21-130&lt;/pages&gt;&lt;volume&gt;233&lt;/volume&gt;&lt;keywords&gt;&lt;keyword&gt;Layered materials&lt;/keyword&gt;&lt;keyword&gt;Cathode materials&lt;/keyword&gt;&lt;keyword&gt;Coprecipitation&lt;/keyword&gt;&lt;keyword&gt;Lithium-ion batteries&lt;/keyword&gt;&lt;/keywords&gt;&lt;dates&gt;&lt;year&gt;2013&lt;/year&gt;&lt;pub-dates&gt;&lt;date&gt;2013/07/01/&lt;/date&gt;&lt;/pub-dates&gt;&lt;/dates&gt;&lt;isbn&gt;0378-7753&lt;/isbn&gt;&lt;urls&gt;&lt;related-urls&gt;&lt;url&gt;https://www.sciencedirect.com/science/article/pii/S0378775313001110&lt;/url&gt;&lt;/related-urls&gt;&lt;/urls&gt;&lt;electronic-resource-num&gt;https://doi.org/10.1016/j.jpowsour.2013.01.06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6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A229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  <w:vMerge/>
          </w:tcPr>
          <w:p w:rsidR="001A229A" w:rsidRPr="0081079B" w:rsidRDefault="001A229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18C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7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  <w:tc>
          <w:tcPr>
            <w:tcW w:w="986" w:type="dxa"/>
            <w:vMerge w:val="restart"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Ishidzu&lt;/Author&gt;&lt;Year&gt;2016&lt;/Year&gt;&lt;RecNum&gt;311&lt;/RecNum&gt;&lt;DisplayText&gt;&lt;style font="Times New Roman" size="12"&gt;[62]&lt;/style&gt;&lt;/DisplayText&gt;&lt;record&gt;&lt;rec-number&gt;311&lt;/rec-number&gt;&lt;foreign-keys&gt;&lt;key app="EN" db-id="t9sta00wv2ffzhezavnxzpz4etswst5vwppv" timestamp="1640853077"&gt;311&lt;/key&gt;&lt;/foreign-keys&gt;&lt;ref-type name="Journal Article"&gt;17&lt;/ref-type&gt;&lt;contributors&gt;&lt;authors&gt;&lt;author&gt;Ishidzu, K.&lt;/author&gt;&lt;author&gt;Oka, Y.&lt;/author&gt;&lt;author&gt;Nakamura, T.&lt;/author&gt;&lt;/authors&gt;&lt;/contributors&gt;&lt;titles&gt;&lt;title&gt;Lattice volume change during charge/discharge reaction and cycle performance of Li[NixCoyMnz]O2&lt;/title&gt;&lt;secondary-title&gt;Solid State Ionics&lt;/secondary-title&gt;&lt;/titles&gt;&lt;periodical&gt;&lt;full-title&gt;Solid State Ionics&lt;/full-title&gt;&lt;abbr-1&gt;Solid State Ion.&lt;/abbr-1&gt;&lt;/periodical&gt;&lt;pages&gt;176-179&lt;/pages&gt;&lt;volume&gt;288&lt;/volume&gt;&lt;keywords&gt;&lt;keyword&gt;Lithium nickel cobalt manganese oxide&lt;/keyword&gt;&lt;keyword&gt;Lattice volume change&lt;/keyword&gt;&lt;keyword&gt;Capacity retention&lt;/keyword&gt;&lt;keyword&gt;Cycle performance&lt;/keyword&gt;&lt;/keywords&gt;&lt;dates&gt;&lt;year&gt;2016&lt;/year&gt;&lt;pub-dates&gt;&lt;date&gt;2016/05/01/&lt;/date&gt;&lt;/pub-dates&gt;&lt;/dates&gt;&lt;isbn&gt;0167-2738&lt;/isbn&gt;&lt;urls&gt;&lt;related-urls&gt;&lt;url&gt;https://www.sciencedirect.com/science/article/pii/S0167273816000126&lt;/url&gt;&lt;/related-urls&gt;&lt;/urls&gt;&lt;electronic-resource-num&gt;https://doi.org/10.1016/j.ssi.2016.01.00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A18C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  <w:vMerge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A18C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.05</w:t>
            </w:r>
          </w:p>
        </w:tc>
        <w:tc>
          <w:tcPr>
            <w:tcW w:w="11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  <w:tc>
          <w:tcPr>
            <w:tcW w:w="986" w:type="dxa"/>
            <w:vMerge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55</w:t>
            </w:r>
          </w:p>
        </w:tc>
        <w:tc>
          <w:tcPr>
            <w:tcW w:w="986" w:type="dxa"/>
          </w:tcPr>
          <w:p w:rsidR="0081079B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312&lt;/RecNum&gt;&lt;DisplayText&gt;&lt;style font="Times New Roman" size="12"&gt;[63]&lt;/style&gt;&lt;/DisplayText&gt;&lt;record&gt;&lt;rec-number&gt;312&lt;/rec-number&gt;&lt;foreign-keys&gt;&lt;key app="EN" db-id="t9sta00wv2ffzhezavnxzpz4etswst5vwppv" timestamp="1640853108"&gt;312&lt;/key&gt;&lt;/foreign-keys&gt;&lt;ref-type name="Journal Article"&gt;17&lt;/ref-type&gt;&lt;contributors&gt;&lt;authors&gt;&lt;author&gt;Wang, Ding&lt;/author&gt;&lt;author&gt;Li, Xinhai&lt;/author&gt;&lt;author&gt;Wang, Zhixing&lt;/author&gt;&lt;author&gt;Guo, Huajun&lt;/author&gt;&lt;author&gt;Xu, Yan&lt;/author&gt;&lt;author&gt;Fan, Yulei&lt;/author&gt;&lt;author&gt;Ru, Juanjian&lt;/author&gt;&lt;/authors&gt;&lt;/contributors&gt;&lt;titles&gt;&lt;title&gt;Role of zirconium dopant on the structure and high voltage electrochemical performances of LiNi0.5Co0.2Mn0.3O2 cathode materials for lithium ion batteries&lt;/title&gt;&lt;secondary-title&gt;Electrochimica Acta&lt;/secondary-title&gt;&lt;/titles&gt;&lt;periodical&gt;&lt;full-title&gt;Electrochimica Acta&lt;/full-title&gt;&lt;abbr-1&gt;Electrochim. Acta&lt;/abbr-1&gt;&lt;/periodical&gt;&lt;pages&gt;48-56&lt;/pages&gt;&lt;volume&gt;188&lt;/volume&gt;&lt;keywords&gt;&lt;keyword&gt;Lithium ion battery&lt;/keyword&gt;&lt;keyword&gt;LiNiCoMnO&lt;/keyword&gt;&lt;keyword&gt;Doping&lt;/keyword&gt;&lt;keyword&gt;High voltage&lt;/keyword&gt;&lt;/keywords&gt;&lt;dates&gt;&lt;year&gt;2016&lt;/year&gt;&lt;pub-dates&gt;&lt;date&gt;2016/01/10/&lt;/date&gt;&lt;/pub-dates&gt;&lt;/dates&gt;&lt;isbn&gt;0013-4686&lt;/isbn&gt;&lt;urls&gt;&lt;related-urls&gt;&lt;url&gt;https://www.sciencedirect.com/science/article/pii/S0013468615308653&lt;/url&gt;&lt;/related-urls&gt;&lt;/urls&gt;&lt;electronic-resource-num&gt;https://doi.org/10.1016/j.electacta.2015.11.0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986" w:type="dxa"/>
          </w:tcPr>
          <w:p w:rsidR="0081079B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7&lt;/Year&gt;&lt;RecNum&gt;313&lt;/RecNum&gt;&lt;DisplayText&gt;&lt;style font="Times New Roman" size="12"&gt;[64]&lt;/style&gt;&lt;/DisplayText&gt;&lt;record&gt;&lt;rec-number&gt;313&lt;/rec-number&gt;&lt;foreign-keys&gt;&lt;key app="EN" db-id="t9sta00wv2ffzhezavnxzpz4etswst5vwppv" timestamp="1640853236"&gt;313&lt;/key&gt;&lt;/foreign-keys&gt;&lt;ref-type name="Journal Article"&gt;17&lt;/ref-type&gt;&lt;contributors&gt;&lt;authors&gt;&lt;author&gt;Zhou, Guofeng&lt;/author&gt;&lt;/authors&gt;&lt;/contributors&gt;&lt;titles&gt;&lt;title&gt;Electrochemical properties of high-energy-density Li[Ni0.5Co0.2Mn0.3]O2 cathode at full-cell level&lt;/title&gt;&lt;secondary-title&gt;Russian Journal of Applied Chemistry&lt;/secondary-title&gt;&lt;/titles&gt;&lt;periodical&gt;&lt;full-title&gt;Russian Journal of Applied Chemistry&lt;/full-title&gt;&lt;abbr-1&gt;Russ. J. Appl. Chem.&lt;/abbr-1&gt;&lt;/periodical&gt;&lt;pages&gt;1514-1518&lt;/pages&gt;&lt;volume&gt;90&lt;/volume&gt;&lt;number&gt;9&lt;/number&gt;&lt;dates&gt;&lt;year&gt;2017&lt;/year&gt;&lt;pub-dates&gt;&lt;date&gt;2017/09/01&lt;/date&gt;&lt;/pub-dates&gt;&lt;/dates&gt;&lt;isbn&gt;1608-3296&lt;/isbn&gt;&lt;urls&gt;&lt;related-urls&gt;&lt;url&gt;https://doi.org/10.1134/S107042721709021X&lt;/url&gt;&lt;/related-urls&gt;&lt;/urls&gt;&lt;electronic-resource-num&gt;10.1134/S107042721709021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3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  <w:tc>
          <w:tcPr>
            <w:tcW w:w="986" w:type="dxa"/>
          </w:tcPr>
          <w:p w:rsidR="0081079B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4&lt;/Year&gt;&lt;RecNum&gt;314&lt;/RecNum&gt;&lt;DisplayText&gt;&lt;style font="Times New Roman" size="12"&gt;[65]&lt;/style&gt;&lt;/DisplayText&gt;&lt;record&gt;&lt;rec-number&gt;314&lt;/rec-number&gt;&lt;foreign-keys&gt;&lt;key app="EN" db-id="t9sta00wv2ffzhezavnxzpz4etswst5vwppv" timestamp="1640853292"&gt;314&lt;/key&gt;&lt;/foreign-keys&gt;&lt;ref-type name="Journal Article"&gt;17&lt;/ref-type&gt;&lt;contributors&gt;&lt;authors&gt;&lt;author&gt;Liu, Shuang&lt;/author&gt;&lt;author&gt;Xiong, L.&lt;/author&gt;&lt;author&gt;He, C.&lt;/author&gt;&lt;/authors&gt;&lt;/contributors&gt;&lt;titles&gt;&lt;title&gt;Long cycle life lithium ion battery with lithium nickel cobalt manganese oxide (NCM) cathod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85-291&lt;/pages&gt;&lt;volume&gt;261&lt;/volume&gt;&lt;keywords&gt;&lt;keyword&gt;Long cycle life&lt;/keyword&gt;&lt;keyword&gt;Lithium ion&lt;/keyword&gt;&lt;keyword&gt;Characterization&lt;/keyword&gt;&lt;keyword&gt;Lithium nickel cobalt manganese oxide cathode&lt;/keyword&gt;&lt;/keywords&gt;&lt;dates&gt;&lt;year&gt;2014&lt;/year&gt;&lt;pub-dates&gt;&lt;date&gt;2014/09/01/&lt;/date&gt;&lt;/pub-dates&gt;&lt;/dates&gt;&lt;isbn&gt;0378-7753&lt;/isbn&gt;&lt;urls&gt;&lt;related-urls&gt;&lt;url&gt;https://www.sciencedirect.com/science/article/pii/S0378775314004066&lt;/url&gt;&lt;/related-urls&gt;&lt;/urls&gt;&lt;electronic-resource-num&gt;https://doi.org/10.1016/j.jpowsour.2014.03.08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A18C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7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0.5</w:t>
            </w:r>
          </w:p>
        </w:tc>
        <w:tc>
          <w:tcPr>
            <w:tcW w:w="986" w:type="dxa"/>
            <w:vMerge w:val="restart"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2&lt;/Year&gt;&lt;RecNum&gt;315&lt;/RecNum&gt;&lt;DisplayText&gt;&lt;style font="Times New Roman" size="12"&gt;[66]&lt;/style&gt;&lt;/DisplayText&gt;&lt;record&gt;&lt;rec-number&gt;315&lt;/rec-number&gt;&lt;foreign-keys&gt;&lt;key app="EN" db-id="t9sta00wv2ffzhezavnxzpz4etswst5vwppv" timestamp="1640853321"&gt;315&lt;/key&gt;&lt;/foreign-keys&gt;&lt;ref-type name="Journal Article"&gt;17&lt;/ref-type&gt;&lt;contributors&gt;&lt;authors&gt;&lt;author&gt;Sun, Yang-Kook&lt;/author&gt;&lt;author&gt;Chen, Zonghai&lt;/author&gt;&lt;author&gt;Noh, Hyung-Joo&lt;/author&gt;&lt;author&gt;Lee, Dong-Ju&lt;/author&gt;&lt;author&gt;Jung, Hun-Gi&lt;/author&gt;&lt;author&gt;Ren, Yang&lt;/author&gt;&lt;author&gt;Wang, Steve&lt;/author&gt;&lt;author&gt;Yoon, Chong Seung&lt;/author&gt;&lt;author&gt;Myung, Seung-Taek&lt;/author&gt;&lt;author&gt;Amine, Khalil&lt;/author&gt;&lt;/authors&gt;&lt;/contributors&gt;&lt;titles&gt;&lt;title&gt;Nanostructured high-energy cathode materials for advanced lithium batteries&lt;/title&gt;&lt;secondary-title&gt;Nature Materials&lt;/secondary-title&gt;&lt;/titles&gt;&lt;periodical&gt;&lt;full-title&gt;Nature Materials&lt;/full-title&gt;&lt;abbr-1&gt;Nat. Mater.&lt;/abbr-1&gt;&lt;/periodical&gt;&lt;pages&gt;942-947&lt;/pages&gt;&lt;volume&gt;11&lt;/volume&gt;&lt;number&gt;11&lt;/number&gt;&lt;dates&gt;&lt;year&gt;2012&lt;/year&gt;&lt;pub-dates&gt;&lt;date&gt;2012/11/01&lt;/date&gt;&lt;/pub-dates&gt;&lt;/dates&gt;&lt;isbn&gt;1476-4660&lt;/isbn&gt;&lt;urls&gt;&lt;related-urls&gt;&lt;url&gt;https://doi.org/10.1038/nmat3435&lt;/url&gt;&lt;/related-urls&gt;&lt;/urls&gt;&lt;electronic-resource-num&gt;10.1038/nmat343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A18C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7</w:t>
            </w:r>
          </w:p>
        </w:tc>
        <w:tc>
          <w:tcPr>
            <w:tcW w:w="986" w:type="dxa"/>
            <w:vMerge/>
          </w:tcPr>
          <w:p w:rsidR="004A18C2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986" w:type="dxa"/>
          </w:tcPr>
          <w:p w:rsidR="0081079B" w:rsidRPr="0081079B" w:rsidRDefault="004A18C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18&lt;/Year&gt;&lt;RecNum&gt;316&lt;/RecNum&gt;&lt;DisplayText&gt;&lt;style font="Times New Roman" size="12"&gt;[67]&lt;/style&gt;&lt;/DisplayText&gt;&lt;record&gt;&lt;rec-number&gt;316&lt;/rec-number&gt;&lt;foreign-keys&gt;&lt;key app="EN" db-id="t9sta00wv2ffzhezavnxzpz4etswst5vwppv" timestamp="1640853351"&gt;316&lt;/key&gt;&lt;/foreign-keys&gt;&lt;ref-type name="Journal Article"&gt;17&lt;/ref-type&gt;&lt;contributors&gt;&lt;authors&gt;&lt;author&gt;Zhao, Wengao&lt;/author&gt;&lt;author&gt;Zheng, Jianming&lt;/author&gt;&lt;author&gt;Zou, Lianfeng&lt;/author&gt;&lt;author&gt;Jia, Haiping&lt;/author&gt;&lt;author&gt;Liu, Bin&lt;/author&gt;&lt;author&gt;Wang, Hui&lt;/author&gt;&lt;author&gt;Engelhard, Mark H.&lt;/author&gt;&lt;author&gt;Wang, Chongmin&lt;/author&gt;&lt;author&gt;Xu, Wu&lt;/author&gt;&lt;author&gt;Yang, Yong&lt;/author&gt;&lt;author&gt;Zhang, Ji-Guang&lt;/author&gt;&lt;/authors&gt;&lt;/contributors&gt;&lt;titles&gt;&lt;title&gt;High Voltage Operation of Ni-Rich NMC Cathodes Enabled by Stable Electrode/Electrolyte Interphases&lt;/title&gt;&lt;secondary-title&gt;Advanced Energy Materials&lt;/secondary-title&gt;&lt;/titles&gt;&lt;periodical&gt;&lt;full-title&gt;Advanced Energy Materials&lt;/full-title&gt;&lt;abbr-1&gt;Adv. Energy Mater.&lt;/abbr-1&gt;&lt;/periodical&gt;&lt;pages&gt;1800297&lt;/pages&gt;&lt;volume&gt;8&lt;/volume&gt;&lt;number&gt;19&lt;/number&gt;&lt;dates&gt;&lt;year&gt;2018&lt;/year&gt;&lt;/dates&gt;&lt;isbn&gt;1614-6832&lt;/isbn&gt;&lt;urls&gt;&lt;related-urls&gt;&lt;url&gt;https://onlinelibrary.wiley.com/doi/abs/10.1002/aenm.201800297&lt;/url&gt;&lt;/related-urls&gt;&lt;/urls&gt;&lt;electronic-resource-num&gt;https://doi.org/10.1002/aenm.20180029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6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92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986" w:type="dxa"/>
          </w:tcPr>
          <w:p w:rsidR="0081079B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u&lt;/Author&gt;&lt;Year&gt;2014&lt;/Year&gt;&lt;RecNum&gt;317&lt;/RecNum&gt;&lt;DisplayText&gt;&lt;style font="Times New Roman" size="12"&gt;[68]&lt;/style&gt;&lt;/DisplayText&gt;&lt;record&gt;&lt;rec-number&gt;317&lt;/rec-number&gt;&lt;foreign-keys&gt;&lt;key app="EN" db-id="t9sta00wv2ffzhezavnxzpz4etswst5vwppv" timestamp="1640853388"&gt;317&lt;/key&gt;&lt;/foreign-keys&gt;&lt;ref-type name="Journal Article"&gt;17&lt;/ref-type&gt;&lt;contributors&gt;&lt;authors&gt;&lt;author&gt;Yu, Haijun&lt;/author&gt;&lt;author&gt;Qian, Yumin&lt;/author&gt;&lt;author&gt;Otani, Minoru&lt;/author&gt;&lt;author&gt;Tang, Daiming&lt;/author&gt;&lt;author&gt;Guo, Shaohua&lt;/author&gt;&lt;author&gt;Zhu, Yanbei&lt;/author&gt;&lt;author&gt;Zhou, Haoshen&lt;/author&gt;&lt;/authors&gt;&lt;/contributors&gt;&lt;titles&gt;&lt;title&gt;Study of the lithium/nickel ions exchange in the layered LiNi0.42Mn0.42Co0.16O2 cathode material for lithium ion batteries: experimental and first-principles calculations&lt;/title&gt;&lt;secondary-title&gt;Energy &amp;amp; Environmental Science&lt;/secondary-title&gt;&lt;/titles&gt;&lt;periodical&gt;&lt;full-title&gt;Energy &amp;amp; Environmental Science&lt;/full-title&gt;&lt;abbr-1&gt;Energy Environ. Sci.&lt;/abbr-1&gt;&lt;/periodical&gt;&lt;pages&gt;1068-1078&lt;/pages&gt;&lt;volume&gt;7&lt;/volume&gt;&lt;number&gt;3&lt;/number&gt;&lt;dates&gt;&lt;year&gt;2014&lt;/year&gt;&lt;/dates&gt;&lt;publisher&gt;The Royal Society of Chemistry&lt;/publisher&gt;&lt;isbn&gt;1754-5692&lt;/isbn&gt;&lt;work-type&gt;10.1039/C3EE42398K&lt;/work-type&gt;&lt;urls&gt;&lt;related-urls&gt;&lt;url&gt;http://dx.doi.org/10.1039/C3EE42398K&lt;/url&gt;&lt;/related-urls&gt;&lt;/urls&gt;&lt;electronic-resource-num&gt;10.1039/C3EE42398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  <w:tc>
          <w:tcPr>
            <w:tcW w:w="986" w:type="dxa"/>
          </w:tcPr>
          <w:p w:rsidR="0081079B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12&lt;/Year&gt;&lt;RecNum&gt;318&lt;/RecNum&gt;&lt;DisplayText&gt;&lt;style font="Times New Roman" size="12"&gt;[69]&lt;/style&gt;&lt;/DisplayText&gt;&lt;record&gt;&lt;rec-number&gt;318&lt;/rec-number&gt;&lt;foreign-keys&gt;&lt;key app="EN" db-id="t9sta00wv2ffzhezavnxzpz4etswst5vwppv" timestamp="1640853411"&gt;318&lt;/key&gt;&lt;/foreign-keys&gt;&lt;ref-type name="Journal Article"&gt;17&lt;/ref-type&gt;&lt;contributors&gt;&lt;authors&gt;&lt;author&gt;Yang, Shunyi&lt;/author&gt;&lt;author&gt;Wang, Xianyou&lt;/author&gt;&lt;author&gt;Yang, Xiukang&lt;/author&gt;&lt;author&gt;Bai, Yansong&lt;/author&gt;&lt;author&gt;Liu, Ziling&lt;/author&gt;&lt;author&gt;Shu, Hongbo&lt;/author&gt;&lt;author&gt;Wei, Qiliang&lt;/author&gt;&lt;/authors&gt;&lt;/contributors&gt;&lt;titles&gt;&lt;title&gt;Determination of the chemical diffusion coefficient of lithium ions in spherical Li[Ni0.5Mn0.3Co0.2]O2&lt;/title&gt;&lt;secondary-title&gt;Electrochimica Acta&lt;/secondary-title&gt;&lt;/titles&gt;&lt;periodical&gt;&lt;full-title&gt;Electrochimica Acta&lt;/full-title&gt;&lt;abbr-1&gt;Electrochim. Acta&lt;/abbr-1&gt;&lt;/periodical&gt;&lt;pages&gt;88-93&lt;/pages&gt;&lt;volume&gt;66&lt;/volume&gt;&lt;keywords&gt;&lt;keyword&gt;Lithium ion batteries&lt;/keyword&gt;&lt;keyword&gt;Cathode material&lt;/keyword&gt;&lt;keyword&gt;Li[NiMnCo]O&lt;/keyword&gt;&lt;keyword&gt;Diffusion coefficient of lithium ions&lt;/keyword&gt;&lt;/keywords&gt;&lt;dates&gt;&lt;year&gt;2012&lt;/year&gt;&lt;pub-dates&gt;&lt;date&gt;2012/04/01/&lt;/date&gt;&lt;/pub-dates&gt;&lt;/dates&gt;&lt;isbn&gt;0013-4686&lt;/isbn&gt;&lt;urls&gt;&lt;related-urls&gt;&lt;url&gt;https://www.sciencedirect.com/science/article/pii/S0013468612000904&lt;/url&gt;&lt;/related-urls&gt;&lt;/urls&gt;&lt;electronic-resource-num&gt;https://doi.org/10.1016/j.electacta.2012.01.06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94B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66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7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986" w:type="dxa"/>
            <w:vMerge w:val="restart"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ithya&lt;/Author&gt;&lt;Year&gt;2011&lt;/Year&gt;&lt;RecNum&gt;319&lt;/RecNum&gt;&lt;DisplayText&gt;&lt;style font="Times New Roman" size="12"&gt;[70]&lt;/style&gt;&lt;/DisplayText&gt;&lt;record&gt;&lt;rec-number&gt;319&lt;/rec-number&gt;&lt;foreign-keys&gt;&lt;key app="EN" db-id="t9sta00wv2ffzhezavnxzpz4etswst5vwppv" timestamp="1640853429"&gt;319&lt;/key&gt;&lt;/foreign-keys&gt;&lt;ref-type name="Journal Article"&gt;17&lt;/ref-type&gt;&lt;contributors&gt;&lt;authors&gt;&lt;author&gt;Nithya, C.&lt;/author&gt;&lt;author&gt;Syamala Kumari, V. S.&lt;/author&gt;&lt;author&gt;Gopukumar, S.&lt;/author&gt;&lt;/authors&gt;&lt;/contributors&gt;&lt;titles&gt;&lt;title&gt;Synthesis of high voltage (4.9 V) cycling LiNixCoyMn1−x−yO2 cathode materials for lithium rechargeable batteries&lt;/title&gt;&lt;secondary-title&gt;Physical Chemistry Chemical Physics&lt;/secondary-title&gt;&lt;/titles&gt;&lt;periodical&gt;&lt;full-title&gt;Physical Chemistry Chemical Physics&lt;/full-title&gt;&lt;abbr-1&gt;Phys. Chem. Chem. Phys.&lt;/abbr-1&gt;&lt;/periodical&gt;&lt;pages&gt;6125-6132&lt;/pages&gt;&lt;volume&gt;13&lt;/volume&gt;&lt;number&gt;13&lt;/number&gt;&lt;dates&gt;&lt;year&gt;2011&lt;/year&gt;&lt;/dates&gt;&lt;publisher&gt;The Royal Society of Chemistry&lt;/publisher&gt;&lt;isbn&gt;1463-9076&lt;/isbn&gt;&lt;work-type&gt;10.1039/C0CP02258F&lt;/work-type&gt;&lt;urls&gt;&lt;related-urls&gt;&lt;url&gt;http://dx.doi.org/10.1039/C0CP02258F&lt;/url&gt;&lt;/related-urls&gt;&lt;/urls&gt;&lt;electronic-resource-num&gt;10.1039/C0CP02258F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294B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7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0</w:t>
            </w:r>
          </w:p>
        </w:tc>
        <w:tc>
          <w:tcPr>
            <w:tcW w:w="986" w:type="dxa"/>
            <w:vMerge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4B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7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  <w:vMerge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94B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4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7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923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986" w:type="dxa"/>
            <w:vMerge/>
          </w:tcPr>
          <w:p w:rsidR="00294B81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6.6</w:t>
            </w:r>
          </w:p>
        </w:tc>
        <w:tc>
          <w:tcPr>
            <w:tcW w:w="986" w:type="dxa"/>
          </w:tcPr>
          <w:p w:rsidR="0081079B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1&lt;/Year&gt;&lt;RecNum&gt;320&lt;/RecNum&gt;&lt;DisplayText&gt;&lt;style font="Times New Roman" size="12"&gt;[18]&lt;/style&gt;&lt;/DisplayText&gt;&lt;record&gt;&lt;rec-number&gt;320&lt;/rec-number&gt;&lt;foreign-keys&gt;&lt;key app="EN" db-id="t9sta00wv2ffzhezavnxzpz4etswst5vwppv" timestamp="1640853467"&gt;320&lt;/key&gt;&lt;/foreign-keys&gt;&lt;ref-type name="Journal Article"&gt;17&lt;/ref-type&gt;&lt;contributors&gt;&lt;authors&gt;&lt;author&gt;Sun, Yang-Kook&lt;/author&gt;&lt;author&gt;Lee, Bo-Ram&lt;/author&gt;&lt;author&gt;Noh, Hyung-Ju&lt;/author&gt;&lt;author&gt;Wu, Huiming&lt;/author&gt;&lt;author&gt;Myung, Seung-Taek&lt;/author&gt;&lt;author&gt;Amine, Khalil&lt;/author&gt;&lt;/authors&gt;&lt;/contributors&gt;&lt;titles&gt;&lt;title&gt;A novel concentration-gradient Li[Ni0.83Co0.07Mn0.10]O2 cathode material for high-energy lithium-ion batteries&lt;/title&gt;&lt;secondary-title&gt;Journal of Materials Chemistry&lt;/secondary-title&gt;&lt;/titles&gt;&lt;periodical&gt;&lt;full-title&gt;Journal of Materials Chemistry&lt;/full-title&gt;&lt;abbr-1&gt;J. Mater. Chem.&lt;/abbr-1&gt;&lt;/periodical&gt;&lt;pages&gt;10108-10112&lt;/pages&gt;&lt;volume&gt;21&lt;/volume&gt;&lt;number&gt;27&lt;/number&gt;&lt;dates&gt;&lt;year&gt;2011&lt;/year&gt;&lt;/dates&gt;&lt;publisher&gt;The Royal Society of Chemistry&lt;/publisher&gt;&lt;isbn&gt;0959-9428&lt;/isbn&gt;&lt;work-type&gt;10.1039/C0JM04242K&lt;/work-type&gt;&lt;urls&gt;&lt;related-urls&gt;&lt;url&gt;http://dx.doi.org/10.1039/C0JM04242K&lt;/url&gt;&lt;/related-urls&gt;&lt;/urls&gt;&lt;electronic-resource-num&gt;10.1039/C0JM04242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5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</w:tcPr>
          <w:p w:rsidR="0081079B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skar&lt;/Author&gt;&lt;Year&gt;2017&lt;/Year&gt;&lt;RecNum&gt;321&lt;/RecNum&gt;&lt;DisplayText&gt;&lt;style font="Times New Roman" size="12"&gt;[71]&lt;/style&gt;&lt;/DisplayText&gt;&lt;record&gt;&lt;rec-number&gt;321&lt;/rec-number&gt;&lt;foreign-keys&gt;&lt;key app="EN" db-id="t9sta00wv2ffzhezavnxzpz4etswst5vwppv" timestamp="1640853498"&gt;321&lt;/key&gt;&lt;/foreign-keys&gt;&lt;ref-type name="Journal Article"&gt;17&lt;/ref-type&gt;&lt;contributors&gt;&lt;authors&gt;&lt;author&gt;Laskar, Masihhur R.&lt;/author&gt;&lt;author&gt;Jackson, David H. K.&lt;/author&gt;&lt;author&gt;Xu, Shenzhen&lt;/author&gt;&lt;author&gt;Hamers, Robert J.&lt;/author&gt;&lt;author&gt;Morgan, Dane&lt;/author&gt;&lt;author&gt;Kuech, Thomas F.&lt;/author&gt;&lt;/authors&gt;&lt;/contributors&gt;&lt;titles&gt;&lt;title&gt;Atomic Layer Deposited MgO: A Lower Overpotential Coating for Li[Ni0.5Mn0.3Co0.2]O2 Cathode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11231-11239&lt;/pages&gt;&lt;volume&gt;9&lt;/volume&gt;&lt;number&gt;12&lt;/number&gt;&lt;dates&gt;&lt;year&gt;2017&lt;/year&gt;&lt;pub-dates&gt;&lt;date&gt;2017/03/29&lt;/date&gt;&lt;/pub-dates&gt;&lt;/dates&gt;&lt;publisher&gt;American Chemical Society&lt;/publisher&gt;&lt;isbn&gt;1944-8244&lt;/isbn&gt;&lt;urls&gt;&lt;related-urls&gt;&lt;url&gt;https://doi.org/10.1021/acsami.6b16562&lt;/url&gt;&lt;/related-urls&gt;&lt;/urls&gt;&lt;electronic-resource-num&gt;10.1021/acsami.6b1656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3.5</w:t>
            </w:r>
          </w:p>
        </w:tc>
        <w:tc>
          <w:tcPr>
            <w:tcW w:w="986" w:type="dxa"/>
          </w:tcPr>
          <w:p w:rsidR="0081079B" w:rsidRPr="0081079B" w:rsidRDefault="00294B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5&lt;/Year&gt;&lt;RecNum&gt;322&lt;/RecNum&gt;&lt;DisplayText&gt;&lt;style font="Times New Roman" size="12"&gt;[72]&lt;/style&gt;&lt;/DisplayText&gt;&lt;record&gt;&lt;rec-number&gt;322&lt;/rec-number&gt;&lt;foreign-keys&gt;&lt;key app="EN" db-id="t9sta00wv2ffzhezavnxzpz4etswst5vwppv" timestamp="1640853540"&gt;322&lt;/key&gt;&lt;/foreign-keys&gt;&lt;ref-type name="Journal Article"&gt;17&lt;/ref-type&gt;&lt;contributors&gt;&lt;authors&gt;&lt;author&gt;Zhang, Yin&lt;/author&gt;&lt;author&gt;Wang, Zhen-Bo&lt;/author&gt;&lt;author&gt;Lei, Jie&lt;/author&gt;&lt;author&gt;Li, Fang-Fei&lt;/author&gt;&lt;author&gt;Wu, Jin&lt;/author&gt;&lt;author&gt;Zhang, Xiao-Gang&lt;/author&gt;&lt;author&gt;Yu, Fu-Da&lt;/author&gt;&lt;author&gt;Ke, Ke&lt;/author&gt;&lt;/authors&gt;&lt;/contributors&gt;&lt;titles&gt;&lt;title&gt;Investigation on performance of Li(Ni0.5Co0.2Mn0.3)1−xTixO2 cathode materials for lithium-ion battery&lt;/title&gt;&lt;secondary-title&gt;Ceramics International&lt;/secondary-title&gt;&lt;/titles&gt;&lt;periodical&gt;&lt;full-title&gt;Ceramics International&lt;/full-title&gt;&lt;abbr-1&gt;Ceram. Int.&lt;/abbr-1&gt;&lt;/periodical&gt;&lt;pages&gt;9069-9077&lt;/pages&gt;&lt;volume&gt;41&lt;/volume&gt;&lt;number&gt;7&lt;/number&gt;&lt;keywords&gt;&lt;keyword&gt;Lithium-ion battery&lt;/keyword&gt;&lt;keyword&gt;Cathode material&lt;/keyword&gt;&lt;keyword&gt;Ti-doped&lt;/keyword&gt;&lt;keyword&gt;XRD Rietveld refinement&lt;/keyword&gt;&lt;/keywords&gt;&lt;dates&gt;&lt;year&gt;2015&lt;/year&gt;&lt;pub-dates&gt;&lt;date&gt;2015/08/01/&lt;/date&gt;&lt;/pub-dates&gt;&lt;/dates&gt;&lt;isbn&gt;0272-8842&lt;/isbn&gt;&lt;urls&gt;&lt;related-urls&gt;&lt;url&gt;https://www.sciencedirect.com/science/article/pii/S0272884215006963&lt;/url&gt;&lt;/related-urls&gt;&lt;/urls&gt;&lt;electronic-resource-num&gt;https://doi.org/10.1016/j.ceramint.2015.03.28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.5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  <w:vMerge w:val="restart"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07&lt;/Year&gt;&lt;RecNum&gt;323&lt;/RecNum&gt;&lt;DisplayText&gt;&lt;style font="Times New Roman" size="12"&gt;[73]&lt;/style&gt;&lt;/DisplayText&gt;&lt;record&gt;&lt;rec-number&gt;323&lt;/rec-number&gt;&lt;foreign-keys&gt;&lt;key app="EN" db-id="t9sta00wv2ffzhezavnxzpz4etswst5vwppv" timestamp="1640853583"&gt;323&lt;/key&gt;&lt;/foreign-keys&gt;&lt;ref-type name="Journal Article"&gt;17&lt;/ref-type&gt;&lt;contributors&gt;&lt;authors&gt;&lt;author&gt;Lee, K. S.&lt;/author&gt;&lt;author&gt;Myung, S. T.&lt;/author&gt;&lt;author&gt;Amine, K.&lt;/author&gt;&lt;author&gt;Yashiro, H.&lt;/author&gt;&lt;author&gt;Sun, Y. K.&lt;/author&gt;&lt;/authors&gt;&lt;/contributors&gt;&lt;titles&gt;&lt;title&gt;Structural and Electrochemical Properties of Layered Li[Ni[sub 1−2x]Co[sub x]Mn[sub x]]O[sub 2] (x=0.1–0.3) Positive Electrode Materials for Li-Ion Batteri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971&lt;/pages&gt;&lt;volume&gt;154&lt;/volume&gt;&lt;number&gt;10&lt;/number&gt;&lt;dates&gt;&lt;year&gt;2007&lt;/year&gt;&lt;/dates&gt;&lt;publisher&gt;The Electrochemical Society&lt;/publisher&gt;&lt;isbn&gt;0013-4651&lt;/isbn&gt;&lt;urls&gt;&lt;related-urls&gt;&lt;url&gt;http://dx.doi.org/10.1149/1.2769831&lt;/url&gt;&lt;/related-urls&gt;&lt;/urls&gt;&lt;electronic-resource-num&gt;10.1149/1.276983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</w:p>
        </w:tc>
        <w:tc>
          <w:tcPr>
            <w:tcW w:w="986" w:type="dxa"/>
            <w:vMerge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5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</w:t>
            </w:r>
          </w:p>
        </w:tc>
        <w:tc>
          <w:tcPr>
            <w:tcW w:w="986" w:type="dxa"/>
            <w:vMerge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986" w:type="dxa"/>
            <w:vMerge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3</w:t>
            </w:r>
          </w:p>
        </w:tc>
        <w:tc>
          <w:tcPr>
            <w:tcW w:w="986" w:type="dxa"/>
            <w:vMerge w:val="restart"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ee&lt;/Author&gt;&lt;Year&gt;2011&lt;/Year&gt;&lt;RecNum&gt;324&lt;/RecNum&gt;&lt;DisplayText&gt;&lt;style font="Times New Roman" size="12"&gt;[74]&lt;/style&gt;&lt;/DisplayText&gt;&lt;record&gt;&lt;rec-number&gt;324&lt;/rec-number&gt;&lt;foreign-keys&gt;&lt;key app="EN" db-id="t9sta00wv2ffzhezavnxzpz4etswst5vwppv" timestamp="1640853671"&gt;324&lt;/key&gt;&lt;/foreign-keys&gt;&lt;ref-type name="Journal Article"&gt;17&lt;/ref-type&gt;&lt;contributors&gt;&lt;authors&gt;&lt;author&gt;Lee, B. R.&lt;/author&gt;&lt;author&gt;Noh, H. J.&lt;/author&gt;&lt;author&gt;Myung, S. T.&lt;/author&gt;&lt;author&gt;Amine, K.&lt;/author&gt;&lt;author&gt;Sun, Y. K.&lt;/author&gt;&lt;/authors&gt;&lt;/contributors&gt;&lt;titles&gt;&lt;title&gt;High-Voltage Performance of Li[Ni[sub 0.55]Co[sub 0.15]Mn[sub 0.30]]O[sub 2] Positive Electrode Material for Rechargeable Li-Ion Batteri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180&lt;/pages&gt;&lt;volume&gt;158&lt;/volume&gt;&lt;number&gt;2&lt;/number&gt;&lt;dates&gt;&lt;year&gt;2011&lt;/year&gt;&lt;/dates&gt;&lt;publisher&gt;The Electrochemical Society&lt;/publisher&gt;&lt;isbn&gt;0013-4651&lt;/isbn&gt;&lt;urls&gt;&lt;related-urls&gt;&lt;url&gt;http://dx.doi.org/10.1149/1.3525247&lt;/url&gt;&lt;/related-urls&gt;&lt;/urls&gt;&lt;electronic-resource-num&gt;10.1149/1.352524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4</w:t>
            </w:r>
          </w:p>
        </w:tc>
        <w:tc>
          <w:tcPr>
            <w:tcW w:w="986" w:type="dxa"/>
            <w:vMerge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13DAA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664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.4</w:t>
            </w:r>
          </w:p>
        </w:tc>
        <w:tc>
          <w:tcPr>
            <w:tcW w:w="986" w:type="dxa"/>
            <w:vMerge/>
          </w:tcPr>
          <w:p w:rsidR="00F13DAA" w:rsidRPr="0081079B" w:rsidRDefault="00F13DAA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</w:tcPr>
          <w:p w:rsidR="0081079B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pper&lt;/Author&gt;&lt;Year&gt;2017&lt;/Year&gt;&lt;RecNum&gt;325&lt;/RecNum&gt;&lt;DisplayText&gt;&lt;style font="Times New Roman" size="12"&gt;[75]&lt;/style&gt;&lt;/DisplayText&gt;&lt;record&gt;&lt;rec-number&gt;325&lt;/rec-number&gt;&lt;foreign-keys&gt;&lt;key app="EN" db-id="t9sta00wv2ffzhezavnxzpz4etswst5vwppv" timestamp="1640853702"&gt;325&lt;/key&gt;&lt;/foreign-keys&gt;&lt;ref-type name="Journal Article"&gt;17&lt;/ref-type&gt;&lt;contributors&gt;&lt;authors&gt;&lt;author&gt;Schipper, Florian&lt;/author&gt;&lt;author&gt;Nayak, Prasant Kumar&lt;/author&gt;&lt;author&gt;Erickson, Evan M.&lt;/author&gt;&lt;author&gt;Amalraj, S. Francis&lt;/author&gt;&lt;author&gt;Srur-Lavi, Onit&lt;/author&gt;&lt;author&gt;Penki, Tirupathi Rao&lt;/author&gt;&lt;author&gt;Talianker, Michael&lt;/author&gt;&lt;author&gt;Grinblat, Judith&lt;/author&gt;&lt;author&gt;Sclar, Hadar&lt;/author&gt;&lt;author&gt;Breuer, Ortal&lt;/author&gt;&lt;author&gt;Julien, Christian M.&lt;/author&gt;&lt;author&gt;Munichandraiah, Nookala&lt;/author&gt;&lt;author&gt;Kovacheva, Daniela&lt;/author&gt;&lt;author&gt;Dixit, Mudit&lt;/author&gt;&lt;author&gt;Major, Dan Thomas&lt;/author&gt;&lt;author&gt;Markovsky, Boris&lt;/author&gt;&lt;author&gt;Aurbach, Doron&lt;/author&gt;&lt;/authors&gt;&lt;/contributors&gt;&lt;titles&gt;&lt;title&gt;Study of Cathode Materials for Lithium-Ion Batteries: Recent Progress and New Challenges&lt;/title&gt;&lt;secondary-title&gt;Inorganics&lt;/secondary-title&gt;&lt;/titles&gt;&lt;periodical&gt;&lt;full-title&gt;Inorganics&lt;/full-title&gt;&lt;/periodical&gt;&lt;pages&gt;32&lt;/pages&gt;&lt;volume&gt;5&lt;/volume&gt;&lt;number&gt;2&lt;/number&gt;&lt;dates&gt;&lt;year&gt;2017&lt;/year&gt;&lt;/dates&gt;&lt;isbn&gt;2304-6740&lt;/isbn&gt;&lt;accession-num&gt;doi:10.3390/inorganics5020032&lt;/accession-num&gt;&lt;urls&gt;&lt;related-urls&gt;&lt;url&gt;https://www.mdpi.com/2304-6740/5/2/32&lt;/url&gt;&lt;/related-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35DA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8</w:t>
            </w:r>
          </w:p>
        </w:tc>
        <w:tc>
          <w:tcPr>
            <w:tcW w:w="986" w:type="dxa"/>
            <w:vMerge w:val="restart"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ozier&lt;/Author&gt;&lt;Year&gt;2015&lt;/Year&gt;&lt;RecNum&gt;326&lt;/RecNum&gt;&lt;DisplayText&gt;&lt;style font="Times New Roman" size="12"&gt;[76]&lt;/style&gt;&lt;/DisplayText&gt;&lt;record&gt;&lt;rec-number&gt;326&lt;/rec-number&gt;&lt;foreign-keys&gt;&lt;key app="EN" db-id="t9sta00wv2ffzhezavnxzpz4etswst5vwppv" timestamp="1640853734"&gt;326&lt;/key&gt;&lt;/foreign-keys&gt;&lt;ref-type name="Journal Article"&gt;17&lt;/ref-type&gt;&lt;contributors&gt;&lt;authors&gt;&lt;author&gt;Rozier, Patrick&lt;/author&gt;&lt;author&gt;Tarascon, Jean Marie&lt;/author&gt;&lt;/authors&gt;&lt;/contributors&gt;&lt;titles&gt;&lt;title&gt;Review—Li-Rich Layered Oxide Cathodes for Next-Generation Li-Ion Batteries: Chances and Challeng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2490-A2499&lt;/pages&gt;&lt;volume&gt;162&lt;/volume&gt;&lt;number&gt;14&lt;/number&gt;&lt;dates&gt;&lt;year&gt;2015&lt;/year&gt;&lt;/dates&gt;&lt;publisher&gt;The Electrochemical Society&lt;/publisher&gt;&lt;isbn&gt;0013-4651&amp;#xD;1945-7111&lt;/isbn&gt;&lt;urls&gt;&lt;related-urls&gt;&lt;url&gt;http://dx.doi.org/10.1149/2.0111514jes&lt;/url&gt;&lt;/related-urls&gt;&lt;/urls&gt;&lt;electronic-resource-num&gt;10.1149/2.0111514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D35DA8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  <w:vMerge/>
          </w:tcPr>
          <w:p w:rsidR="00D35DA8" w:rsidRPr="0081079B" w:rsidRDefault="00D35DA8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68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986" w:type="dxa"/>
          </w:tcPr>
          <w:p w:rsidR="0081079B" w:rsidRPr="0081079B" w:rsidRDefault="00CF1A1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Do&lt;/Author&gt;&lt;Year&gt;2019&lt;/Year&gt;&lt;RecNum&gt;327&lt;/RecNum&gt;&lt;DisplayText&gt;&lt;style font="Times New Roman" size="12"&gt;[77]&lt;/style&gt;&lt;/DisplayText&gt;&lt;record&gt;&lt;rec-number&gt;327&lt;/rec-number&gt;&lt;foreign-keys&gt;&lt;key app="EN" db-id="t9sta00wv2ffzhezavnxzpz4etswst5vwppv" timestamp="1640853842"&gt;327&lt;/key&gt;&lt;/foreign-keys&gt;&lt;ref-type name="Journal Article"&gt;17&lt;/ref-type&gt;&lt;contributors&gt;&lt;authors&gt;&lt;author&gt;Do, Su Jung&lt;/author&gt;&lt;author&gt;Santhoshkumar, P.&lt;/author&gt;&lt;author&gt;Kang, Suk Hyun&lt;/author&gt;&lt;author&gt;Prasanna, K.&lt;/author&gt;&lt;author&gt;Jo, Yong Nam&lt;/author&gt;&lt;author&gt;Lee, Chang Woo&lt;/author&gt;&lt;/authors&gt;&lt;/contributors&gt;&lt;titles&gt;&lt;title&gt;Al-Doped Li[Ni0.78Co0.1Mn0.1Al0.02]O2 for High Performance of Lithium Ion Batteries&lt;/title&gt;&lt;secondary-title&gt;Ceramics International&lt;/secondary-title&gt;&lt;/titles&gt;&lt;periodical&gt;&lt;full-title&gt;Ceramics International&lt;/full-title&gt;&lt;abbr-1&gt;Ceram. Int.&lt;/abbr-1&gt;&lt;/periodical&gt;&lt;pages&gt;6972-6977&lt;/pages&gt;&lt;volume&gt;45&lt;/volume&gt;&lt;number&gt;6&lt;/number&gt;&lt;keywords&gt;&lt;keyword&gt;Doped electrode&lt;/keyword&gt;&lt;keyword&gt;Ni-rich cathode material&lt;/keyword&gt;&lt;keyword&gt;Lithium ion battery&lt;/keyword&gt;&lt;/keywords&gt;&lt;dates&gt;&lt;year&gt;2019&lt;/year&gt;&lt;pub-dates&gt;&lt;date&gt;2019/04/15/&lt;/date&gt;&lt;/pub-dates&gt;&lt;/dates&gt;&lt;isbn&gt;0272-8842&lt;/isbn&gt;&lt;urls&gt;&lt;related-urls&gt;&lt;url&gt;https://www.sciencedirect.com/science/article/pii/S0272884218335922&lt;/url&gt;&lt;/related-urls&gt;&lt;/urls&gt;&lt;electronic-resource-num&gt;https://doi.org/10.1016/j.ceramint.2018.12.19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4</w:t>
            </w:r>
          </w:p>
        </w:tc>
        <w:tc>
          <w:tcPr>
            <w:tcW w:w="986" w:type="dxa"/>
          </w:tcPr>
          <w:p w:rsidR="0081079B" w:rsidRPr="0081079B" w:rsidRDefault="00CF1A1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n&lt;/Author&gt;&lt;Year&gt;2019&lt;/Year&gt;&lt;RecNum&gt;328&lt;/RecNum&gt;&lt;DisplayText&gt;&lt;style font="Times New Roman" size="12"&gt;[78]&lt;/style&gt;&lt;/DisplayText&gt;&lt;record&gt;&lt;rec-number&gt;328&lt;/rec-number&gt;&lt;foreign-keys&gt;&lt;key app="EN" db-id="t9sta00wv2ffzhezavnxzpz4etswst5vwppv" timestamp="1640853882"&gt;328&lt;/key&gt;&lt;/foreign-keys&gt;&lt;ref-type name="Journal Article"&gt;17&lt;/ref-type&gt;&lt;contributors&gt;&lt;authors&gt;&lt;author&gt;Ran, Qiwen&lt;/author&gt;&lt;author&gt;Zhao, Hongyuan&lt;/author&gt;&lt;author&gt;Wang, Qiao&lt;/author&gt;&lt;author&gt;Shu, Xiaohui&lt;/author&gt;&lt;author&gt;Hu, Youzuo&lt;/author&gt;&lt;author&gt;Hao, Shuai&lt;/author&gt;&lt;author&gt;Wang, Mei&lt;/author&gt;&lt;author&gt;Liu, Jintao&lt;/author&gt;&lt;author&gt;Zhang, Meiling&lt;/author&gt;&lt;author&gt;Li, Hao&lt;/author&gt;&lt;author&gt;Liu, Ningyang&lt;/author&gt;&lt;author&gt;Liu, Xingquan&lt;/author&gt;&lt;/authors&gt;&lt;/contributors&gt;&lt;titles&gt;&lt;title&gt;Dual functions of gradient phosphate polyanion doping on improving the electrochemical performance of Ni-rich LiNi0.6Co0.2Mn0.2O2 cathode at high cut-off voltage and high temperature&lt;/title&gt;&lt;secondary-title&gt;Electrochimica Acta&lt;/secondary-title&gt;&lt;/titles&gt;&lt;periodical&gt;&lt;full-title&gt;Electrochimica Acta&lt;/full-title&gt;&lt;abbr-1&gt;Electrochim. Acta&lt;/abbr-1&gt;&lt;/periodical&gt;&lt;pages&gt;971-978&lt;/pages&gt;&lt;volume&gt;299&lt;/volume&gt;&lt;keywords&gt;&lt;keyword&gt;LiNiCoMnO&lt;/keyword&gt;&lt;keyword&gt;Gradient doping&lt;/keyword&gt;&lt;keyword&gt;High cut-Off voltage&lt;/keyword&gt;&lt;keyword&gt;High temperature&lt;/keyword&gt;&lt;keyword&gt;Cycling performance&lt;/keyword&gt;&lt;/keywords&gt;&lt;dates&gt;&lt;year&gt;2019&lt;/year&gt;&lt;pub-dates&gt;&lt;date&gt;2019/03/10/&lt;/date&gt;&lt;/pub-dates&gt;&lt;/dates&gt;&lt;isbn&gt;0013-4686&lt;/isbn&gt;&lt;urls&gt;&lt;related-urls&gt;&lt;url&gt;https://www.sciencedirect.com/science/article/pii/S0013468619301045&lt;/url&gt;&lt;/related-urls&gt;&lt;/urls&gt;&lt;electronic-resource-num&gt;https://doi.org/10.1016/j.electacta.2019.01.08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920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6.8</w:t>
            </w:r>
          </w:p>
        </w:tc>
        <w:tc>
          <w:tcPr>
            <w:tcW w:w="986" w:type="dxa"/>
            <w:vMerge w:val="restart"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h&lt;/Author&gt;&lt;Year&gt;2019&lt;/Year&gt;&lt;RecNum&gt;330&lt;/RecNum&gt;&lt;DisplayText&gt;&lt;style font="Times New Roman" size="12"&gt;[79]&lt;/style&gt;&lt;/DisplayText&gt;&lt;record&gt;&lt;rec-number&gt;330&lt;/rec-number&gt;&lt;foreign-keys&gt;&lt;key app="EN" db-id="t9sta00wv2ffzhezavnxzpz4etswst5vwppv" timestamp="1640853950"&gt;330&lt;/key&gt;&lt;/foreign-keys&gt;&lt;ref-type name="Journal Article"&gt;17&lt;/ref-type&gt;&lt;contributors&gt;&lt;authors&gt;&lt;author&gt;Oh, Jimin&lt;/author&gt;&lt;author&gt;Kim, Jumi&lt;/author&gt;&lt;author&gt;Lee, Yong Min&lt;/author&gt;&lt;author&gt;Shin, Dong Ok&lt;/author&gt;&lt;author&gt;Kim, Ju Young&lt;/author&gt;&lt;author&gt;Lee, Young-Gi&lt;/author&gt;&lt;author&gt;Kim, Kwang Man&lt;/author&gt;&lt;/authors&gt;&lt;/contributors&gt;&lt;titles&gt;&lt;title&gt;High-rate cycling performance and surface analysis of LiNi1-xCox/2Mnx/2O2 (x=2/3, 0.4, 0.2) cathode materials&lt;/title&gt;&lt;secondary-title&gt;Materials Chemistry and Physics&lt;/secondary-title&gt;&lt;/titles&gt;&lt;periodical&gt;&lt;full-title&gt;Materials Chemistry and Physics&lt;/full-title&gt;&lt;/periodical&gt;&lt;pages&gt;1-10&lt;/pages&gt;&lt;volume&gt;222&lt;/volume&gt;&lt;keywords&gt;&lt;keyword&gt;Nickel-based layered materials&lt;/keyword&gt;&lt;keyword&gt;Electrochemical performance&lt;/keyword&gt;&lt;keyword&gt;Solid electrolyte interface&lt;/keyword&gt;&lt;keyword&gt;X-ray photoelectron spectroscopy&lt;/keyword&gt;&lt;/keywords&gt;&lt;dates&gt;&lt;year&gt;2019&lt;/year&gt;&lt;pub-dates&gt;&lt;date&gt;2019/01/15/&lt;/date&gt;&lt;/pub-dates&gt;&lt;/dates&gt;&lt;isbn&gt;0254-0584&lt;/isbn&gt;&lt;urls&gt;&lt;related-urls&gt;&lt;url&gt;https://www.sciencedirect.com/science/article/pii/S0254058418308368&lt;/url&gt;&lt;/related-urls&gt;&lt;/urls&gt;&lt;electronic-resource-num&gt;https://doi.org/10.1016/j.matchemphys.2018.09.07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7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627920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11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8.6</w:t>
            </w:r>
          </w:p>
        </w:tc>
        <w:tc>
          <w:tcPr>
            <w:tcW w:w="986" w:type="dxa"/>
            <w:vMerge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27920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4.1</w:t>
            </w:r>
          </w:p>
        </w:tc>
        <w:tc>
          <w:tcPr>
            <w:tcW w:w="986" w:type="dxa"/>
            <w:vMerge/>
          </w:tcPr>
          <w:p w:rsidR="00627920" w:rsidRPr="0081079B" w:rsidRDefault="00627920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6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inder&lt;/Author&gt;&lt;Year&gt;2018&lt;/Year&gt;&lt;RecNum&gt;331&lt;/RecNum&gt;&lt;DisplayText&gt;&lt;style font="Times New Roman" size="12"&gt;[80]&lt;/style&gt;&lt;/DisplayText&gt;&lt;record&gt;&lt;rec-number&gt;331&lt;/rec-number&gt;&lt;foreign-keys&gt;&lt;key app="EN" db-id="t9sta00wv2ffzhezavnxzpz4etswst5vwppv" timestamp="1640854058"&gt;331&lt;/key&gt;&lt;/foreign-keys&gt;&lt;ref-type name="Journal Article"&gt;17&lt;/ref-type&gt;&lt;contributors&gt;&lt;authors&gt;&lt;author&gt;Binder, Jan O.&lt;/author&gt;&lt;author&gt;Culver, Sean P.&lt;/author&gt;&lt;author&gt;Pinedo, Ricardo&lt;/author&gt;&lt;author&gt;Weber, Dominik A.&lt;/author&gt;&lt;author&gt;Friedrich, Markus S.&lt;/author&gt;&lt;author&gt;Gries, Katharina I.&lt;/author&gt;&lt;author&gt;Volz, Kerstin&lt;/author&gt;&lt;author&gt;Zeier, Wolfgang G.&lt;/author&gt;&lt;author&gt;Janek, Jürgen&lt;/author&gt;&lt;/authors&gt;&lt;/contributors&gt;&lt;titles&gt;&lt;title&gt;Investigation of Fluorine and Nitrogen as Anionic Dopants in Nickel-Rich Cathode Materials for Lithium-Ion Batteries&lt;/title&gt;&lt;secondary-title&gt;ACS Applied Materials &amp;amp; Interfaces&lt;/secondary-title&gt;&lt;/titles&gt;&lt;periodical&gt;&lt;full-title&gt;Acs Applied Materials &amp;amp; Interfaces&lt;/full-title&gt;&lt;abbr-1&gt;ACS Appl. Mater. Interfaces&lt;/abbr-1&gt;&lt;abbr-2&gt;ACS Appl. Mater. Interfaces&lt;/abbr-2&gt;&lt;abbr-3&gt;ACS Appl. Mater. Interfaces&lt;/abbr-3&gt;&lt;/periodical&gt;&lt;pages&gt;44452-44462&lt;/pages&gt;&lt;volume&gt;10&lt;/volume&gt;&lt;number&gt;51&lt;/number&gt;&lt;dates&gt;&lt;year&gt;2018&lt;/year&gt;&lt;pub-dates&gt;&lt;date&gt;2018/12/26&lt;/date&gt;&lt;/pub-dates&gt;&lt;/dates&gt;&lt;publisher&gt;American Chemical Society&lt;/publisher&gt;&lt;isbn&gt;1944-8244&lt;/isbn&gt;&lt;urls&gt;&lt;related-urls&gt;&lt;url&gt;https://doi.org/10.1021/acsami.8b16049&lt;/url&gt;&lt;/related-urls&gt;&lt;/urls&gt;&lt;electronic-resource-num&gt;10.1021/acsami.8b1604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3.5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n&lt;/Author&gt;&lt;Year&gt;2018&lt;/Year&gt;&lt;RecNum&gt;334&lt;/RecNum&gt;&lt;DisplayText&gt;&lt;style font="Times New Roman" size="12"&gt;[81]&lt;/style&gt;&lt;/DisplayText&gt;&lt;record&gt;&lt;rec-number&gt;334&lt;/rec-number&gt;&lt;foreign-keys&gt;&lt;key app="EN" db-id="t9sta00wv2ffzhezavnxzpz4etswst5vwppv" timestamp="1640854433"&gt;334&lt;/key&gt;&lt;/foreign-keys&gt;&lt;ref-type name="Journal Article"&gt;17&lt;/ref-type&gt;&lt;contributors&gt;&lt;authors&gt;&lt;author&gt;Ran, Qiwen&lt;/author&gt;&lt;author&gt;Zhao, Hongyuan&lt;/author&gt;&lt;author&gt;Hu, Youzuo&lt;/author&gt;&lt;author&gt;Shen, Qianqian&lt;/author&gt;&lt;author&gt;Liu, Wei&lt;/author&gt;&lt;author&gt;Liu, Jintao&lt;/author&gt;&lt;author&gt;Shu, Xiaohui&lt;/author&gt;&lt;author&gt;Zhang, Meiling&lt;/author&gt;&lt;author&gt;Liu, Shanshan&lt;/author&gt;&lt;author&gt;Tan, Ming&lt;/author&gt;&lt;author&gt;Li, Hao&lt;/author&gt;&lt;author&gt;Liu, Xingquan&lt;/author&gt;&lt;/authors&gt;&lt;/contributors&gt;&lt;titles&gt;&lt;title&gt;Enhanced electrochemical performance of dual-conductive layers coated Ni-rich LiNi0.6Co0.2Mn0.2O2 cathode for Li-ion batteries at high cut-off voltage&lt;/title&gt;&lt;secondary-title&gt;Electrochimica Acta&lt;/secondary-title&gt;&lt;/titles&gt;&lt;periodical&gt;&lt;full-title&gt;Electrochimica Acta&lt;/full-title&gt;&lt;abbr-1&gt;Electrochim. Acta&lt;/abbr-1&gt;&lt;/periodical&gt;&lt;pages&gt;82-93&lt;/pages&gt;&lt;volume&gt;289&lt;/volume&gt;&lt;keywords&gt;&lt;keyword&gt;LiNiCoMnO&lt;/keyword&gt;&lt;keyword&gt;LiVO-PPy surface coating&lt;/keyword&gt;&lt;keyword&gt;High cut-off voltage&lt;/keyword&gt;&lt;keyword&gt;Cycling stability&lt;/keyword&gt;&lt;keyword&gt;Rate performance&lt;/keyword&gt;&lt;/keywords&gt;&lt;dates&gt;&lt;year&gt;2018&lt;/year&gt;&lt;pub-dates&gt;&lt;date&gt;2018/11/01/&lt;/date&gt;&lt;/pub-dates&gt;&lt;/dates&gt;&lt;isbn&gt;0013-4686&lt;/isbn&gt;&lt;urls&gt;&lt;related-urls&gt;&lt;url&gt;https://www.sciencedirect.com/science/article/pii/S0013468618318681&lt;/url&gt;&lt;/related-urls&gt;&lt;/urls&gt;&lt;electronic-resource-num&gt;https://doi.org/10.1016/j.electacta.2018.08.09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6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8&lt;/Year&gt;&lt;RecNum&gt;335&lt;/RecNum&gt;&lt;DisplayText&gt;&lt;style font="Times New Roman" size="12"&gt;[82]&lt;/style&gt;&lt;/DisplayText&gt;&lt;record&gt;&lt;rec-number&gt;335&lt;/rec-number&gt;&lt;foreign-keys&gt;&lt;key app="EN" db-id="t9sta00wv2ffzhezavnxzpz4etswst5vwppv" timestamp="1640854460"&gt;335&lt;/key&gt;&lt;/foreign-keys&gt;&lt;ref-type name="Journal Article"&gt;17&lt;/ref-type&gt;&lt;contributors&gt;&lt;authors&gt;&lt;author&gt;Chen, Zhen&lt;/author&gt;&lt;author&gt;Kim, Guk-Tae&lt;/author&gt;&lt;author&gt;Guang, Yang&lt;/author&gt;&lt;author&gt;Bresser, Dominic&lt;/author&gt;&lt;author&gt;Diemant, Thomas&lt;/author&gt;&lt;author&gt;Huang, Yizhong&lt;/author&gt;&lt;author&gt;Copley, Mark&lt;/author&gt;&lt;author&gt;Behm, Rolf Jürgen&lt;/author&gt;&lt;author&gt;Passerini, Stefano&lt;/author&gt;&lt;author&gt;Shen, Zexiang&lt;/author&gt;&lt;/authors&gt;&lt;/contributors&gt;&lt;titles&gt;&lt;title&gt;Manganese phosphate coated Li[Ni0.6Co0.2Mn0.2]O2 cathode material: Towards superior cycling stability at elevated temperature and high voltag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63-271&lt;/pages&gt;&lt;volume&gt;402&lt;/volume&gt;&lt;keywords&gt;&lt;keyword&gt;MnPO coating&lt;/keyword&gt;&lt;keyword&gt;Li[NiCoMn]O&lt;/keyword&gt;&lt;keyword&gt;Ni-rich&lt;/keyword&gt;&lt;keyword&gt;Cathode&lt;/keyword&gt;&lt;keyword&gt;Lithium-ion battery&lt;/keyword&gt;&lt;/keywords&gt;&lt;dates&gt;&lt;year&gt;2018&lt;/year&gt;&lt;pub-dates&gt;&lt;date&gt;2018/10/31/&lt;/date&gt;&lt;/pub-dates&gt;&lt;/dates&gt;&lt;isbn&gt;0378-7753&lt;/isbn&gt;&lt;urls&gt;&lt;related-urls&gt;&lt;url&gt;https://www.sciencedirect.com/science/article/pii/S0378775318310206&lt;/url&gt;&lt;/related-urls&gt;&lt;/urls&gt;&lt;electronic-resource-num&gt;https://doi.org/10.1016/j.jpowsour.2018.09.04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8&lt;/Year&gt;&lt;RecNum&gt;336&lt;/RecNum&gt;&lt;DisplayText&gt;&lt;style font="Times New Roman" size="12"&gt;[83]&lt;/style&gt;&lt;/DisplayText&gt;&lt;record&gt;&lt;rec-number&gt;336&lt;/rec-number&gt;&lt;foreign-keys&gt;&lt;key app="EN" db-id="t9sta00wv2ffzhezavnxzpz4etswst5vwppv" timestamp="1640854578"&gt;336&lt;/key&gt;&lt;/foreign-keys&gt;&lt;ref-type name="Journal Article"&gt;17&lt;/ref-type&gt;&lt;contributors&gt;&lt;authors&gt;&lt;author&gt;Liu, J. X.&lt;/author&gt;&lt;author&gt;Jiang, X. D.&lt;/author&gt;&lt;author&gt;Zhang, Y. N.&lt;/author&gt;&lt;author&gt;Dong, P.&lt;/author&gt;&lt;author&gt;Duan, J. G.&lt;/author&gt;&lt;author&gt;Zhang, Y. J.&lt;/author&gt;&lt;author&gt;Luo, Y. F.&lt;/author&gt;&lt;author&gt;Fu, Z. W.&lt;/author&gt;&lt;author&gt;Yao, Y. H.&lt;/author&gt;&lt;author&gt;Zhu, C. Y.&lt;/author&gt;&lt;author&gt;Yu, X. H.&lt;/author&gt;&lt;author&gt;Zhan, Z. L.&lt;/author&gt;&lt;/authors&gt;&lt;/contributors&gt;&lt;titles&gt;&lt;title&gt;Improvement of High-Voltage Electrochemical Performance of Surface Modified LiNi0.6Co0.2Mn0.2O2 Cathode by La(2)O(3 )Coating&lt;/title&gt;&lt;secondary-title&gt;International Journal of Electrochemical Science&lt;/secondary-title&gt;&lt;/titles&gt;&lt;periodical&gt;&lt;full-title&gt;International Journal of Electrochemical Science&lt;/full-title&gt;&lt;abbr-1&gt;Int. J. Electrochem. Sci.&lt;/abbr-1&gt;&lt;/periodical&gt;&lt;pages&gt;9816-9825&lt;/pages&gt;&lt;volume&gt;13&lt;/volume&gt;&lt;number&gt;10&lt;/number&gt;&lt;dates&gt;&lt;year&gt;2018&lt;/year&gt;&lt;pub-dates&gt;&lt;date&gt;Oct&lt;/date&gt;&lt;/pub-dates&gt;&lt;/dates&gt;&lt;isbn&gt;1452-3981&lt;/isbn&gt;&lt;accession-num&gt;WOS:000452566600048&lt;/accession-num&gt;&lt;urls&gt;&lt;related-urls&gt;&lt;url&gt;&amp;lt;Go to ISI&amp;gt;://WOS:000452566600048&lt;/url&gt;&lt;/related-urls&gt;&lt;/urls&gt;&lt;electronic-resource-num&gt;10.20964/2018.10.3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6.2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8&lt;/Year&gt;&lt;RecNum&gt;337&lt;/RecNum&gt;&lt;DisplayText&gt;&lt;style font="Times New Roman" size="12"&gt;[84]&lt;/style&gt;&lt;/DisplayText&gt;&lt;record&gt;&lt;rec-number&gt;337&lt;/rec-number&gt;&lt;foreign-keys&gt;&lt;key app="EN" db-id="t9sta00wv2ffzhezavnxzpz4etswst5vwppv" timestamp="1640854711"&gt;337&lt;/key&gt;&lt;/foreign-keys&gt;&lt;ref-type name="Journal Article"&gt;17&lt;/ref-type&gt;&lt;contributors&gt;&lt;authors&gt;&lt;author&gt;Chen, Zhen&lt;/author&gt;&lt;author&gt;Kim, Guk-Tae&lt;/author&gt;&lt;author&gt;Bresser, Dominic&lt;/author&gt;&lt;author&gt;Diemant, Thomas&lt;/author&gt;&lt;author&gt;Asenbauer, Jakob&lt;/author&gt;&lt;author&gt;Jeong, Sangsik&lt;/author&gt;&lt;author&gt;Copley, Mark&lt;/author&gt;&lt;author&gt;Behm, Rolf Jürgen&lt;/author&gt;&lt;author&gt;Lin, Jianyi&lt;/author&gt;&lt;author&gt;Shen, Zexiang&lt;/author&gt;&lt;author&gt;Passerini, Stefano&lt;/author&gt;&lt;/authors&gt;&lt;/contributors&gt;&lt;titles&gt;&lt;title&gt;MnPO4-Coated Li(Ni0.4Co0.2Mn0.4)O2 for Lithium(-Ion) Batteries with Outstanding Cycling Stability and Enhanced Lithiation Kinetics&lt;/title&gt;&lt;secondary-title&gt;Advanced Energy Materials&lt;/secondary-title&gt;&lt;/titles&gt;&lt;periodical&gt;&lt;full-title&gt;Advanced Energy Materials&lt;/full-title&gt;&lt;abbr-1&gt;Adv. Energy Mater.&lt;/abbr-1&gt;&lt;/periodical&gt;&lt;pages&gt;1801573&lt;/pages&gt;&lt;volume&gt;8&lt;/volume&gt;&lt;number&gt;27&lt;/number&gt;&lt;dates&gt;&lt;year&gt;2018&lt;/year&gt;&lt;/dates&gt;&lt;isbn&gt;1614-6832&lt;/isbn&gt;&lt;urls&gt;&lt;related-urls&gt;&lt;url&gt;https://onlinelibrary.wiley.com/doi/abs/10.1002/aenm.201801573&lt;/url&gt;&lt;/related-urls&gt;&lt;/urls&gt;&lt;electronic-resource-num&gt;https://doi.org/10.1002/aenm.20180157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0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rk&lt;/Author&gt;&lt;Year&gt;2018&lt;/Year&gt;&lt;RecNum&gt;338&lt;/RecNum&gt;&lt;DisplayText&gt;&lt;style font="Times New Roman" size="12"&gt;[85]&lt;/style&gt;&lt;/DisplayText&gt;&lt;record&gt;&lt;rec-number&gt;338&lt;/rec-number&gt;&lt;foreign-keys&gt;&lt;key app="EN" db-id="t9sta00wv2ffzhezavnxzpz4etswst5vwppv" timestamp="1640854756"&gt;338&lt;/key&gt;&lt;/foreign-keys&gt;&lt;ref-type name="Journal Article"&gt;17&lt;/ref-type&gt;&lt;contributors&gt;&lt;authors&gt;&lt;author&gt;Park, Kang-Joon&lt;/author&gt;&lt;author&gt;Jung, Hun-Gi&lt;/author&gt;&lt;author&gt;Kuo, Liang-Yin&lt;/author&gt;&lt;author&gt;Kaghazchi, Payam&lt;/author&gt;&lt;author&gt;Yoon, Chong S.&lt;/author&gt;&lt;author&gt;Sun, Yang-Kook&lt;/author&gt;&lt;/authors&gt;&lt;/contributors&gt;&lt;titles&gt;&lt;title&gt;Improved Cycling Stability of Li[Ni0.90Co0.05Mn0.05]O2 Through Microstructure Modification by Boron Doping for Li-Ion Batteries&lt;/title&gt;&lt;secondary-title&gt;Advanced Energy Materials&lt;/secondary-title&gt;&lt;/titles&gt;&lt;periodical&gt;&lt;full-title&gt;Advanced Energy Materials&lt;/full-title&gt;&lt;abbr-1&gt;Adv. Energy Mater.&lt;/abbr-1&gt;&lt;/periodical&gt;&lt;pages&gt;1801202&lt;/pages&gt;&lt;volume&gt;8&lt;/volume&gt;&lt;number&gt;25&lt;/number&gt;&lt;dates&gt;&lt;year&gt;2018&lt;/year&gt;&lt;/dates&gt;&lt;isbn&gt;1614-6832&lt;/isbn&gt;&lt;urls&gt;&lt;related-urls&gt;&lt;url&gt;https://onlinelibrary.wiley.com/doi/abs/10.1002/aenm.201801202&lt;/url&gt;&lt;/related-urls&gt;&lt;/urls&gt;&lt;electronic-resource-num&gt;https://doi.org/10.1002/aenm.20180120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8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8&lt;/Year&gt;&lt;RecNum&gt;339&lt;/RecNum&gt;&lt;DisplayText&gt;&lt;style font="Times New Roman" size="12"&gt;[86]&lt;/style&gt;&lt;/DisplayText&gt;&lt;record&gt;&lt;rec-number&gt;339&lt;/rec-number&gt;&lt;foreign-keys&gt;&lt;key app="EN" db-id="t9sta00wv2ffzhezavnxzpz4etswst5vwppv" timestamp="1640854778"&gt;339&lt;/key&gt;&lt;/foreign-keys&gt;&lt;ref-type name="Journal Article"&gt;17&lt;/ref-type&gt;&lt;contributors&gt;&lt;authors&gt;&lt;author&gt;Zhang, Congcong&lt;/author&gt;&lt;author&gt;Liu, Mengmeng&lt;/author&gt;&lt;author&gt;Pan, Guangjie&lt;/author&gt;&lt;author&gt;Liu, Siyang&lt;/author&gt;&lt;author&gt;Liu, Da&lt;/author&gt;&lt;author&gt;Chen, Chunguang&lt;/author&gt;&lt;author&gt;Su, Junming&lt;/author&gt;&lt;author&gt;Huang, Tao&lt;/author&gt;&lt;author&gt;Yu, Aishui&lt;/author&gt;&lt;/authors&gt;&lt;/contributors&gt;&lt;titles&gt;&lt;title&gt;Enhanced Electrochemical Performance of LiNi0.8Co0.1Mn0.1O2 Cathode for Lithium-Ion Batteries by Precursor Preoxidation&lt;/title&gt;&lt;secondary-title&gt;ACS Applied Energy Materials&lt;/secondary-title&gt;&lt;/titles&gt;&lt;periodical&gt;&lt;full-title&gt;Acs Applied Energy Materials&lt;/full-title&gt;&lt;/periodical&gt;&lt;pages&gt;4374-4384&lt;/pages&gt;&lt;volume&gt;1&lt;/volume&gt;&lt;number&gt;8&lt;/number&gt;&lt;dates&gt;&lt;year&gt;2018&lt;/year&gt;&lt;pub-dates&gt;&lt;date&gt;2018/08/27&lt;/date&gt;&lt;/pub-dates&gt;&lt;/dates&gt;&lt;publisher&gt;American Chemical Society&lt;/publisher&gt;&lt;urls&gt;&lt;related-urls&gt;&lt;url&gt;https://doi.org/10.1021/acsaem.8b00994&lt;/url&gt;&lt;/related-urls&gt;&lt;/urls&gt;&lt;electronic-resource-num&gt;10.1021/acsaem.8b0099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38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8&lt;/Year&gt;&lt;RecNum&gt;340&lt;/RecNum&gt;&lt;DisplayText&gt;&lt;style font="Times New Roman" size="12"&gt;[6]&lt;/style&gt;&lt;/DisplayText&gt;&lt;record&gt;&lt;rec-number&gt;340&lt;/rec-number&gt;&lt;foreign-keys&gt;&lt;key app="EN" db-id="t9sta00wv2ffzhezavnxzpz4etswst5vwppv" timestamp="1640854806"&gt;340&lt;/key&gt;&lt;/foreign-keys&gt;&lt;ref-type name="Journal Article"&gt;17&lt;/ref-type&gt;&lt;contributors&gt;&lt;authors&gt;&lt;author&gt;Yoon, Chong S.&lt;/author&gt;&lt;author&gt;Ryu, Hoon-Hee&lt;/author&gt;&lt;author&gt;Park, Geon-Tae&lt;/author&gt;&lt;author&gt;Kim, Jae-Hyung&lt;/author&gt;&lt;author&gt;Kim, Kwang-Ho&lt;/author&gt;&lt;author&gt;Sun, Yang-Kook&lt;/author&gt;&lt;/authors&gt;&lt;/contributors&gt;&lt;titles&gt;&lt;title&gt;Extracting maximum capacity from Ni-rich Li[Ni0.95Co0.025Mn0.025]O2 cathodes for high-energy-density lithium-ion batteries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4126-4132&lt;/pages&gt;&lt;volume&gt;6&lt;/volume&gt;&lt;number&gt;9&lt;/number&gt;&lt;dates&gt;&lt;year&gt;2018&lt;/year&gt;&lt;/dates&gt;&lt;publisher&gt;The Royal Society of Chemistry&lt;/publisher&gt;&lt;isbn&gt;2050-7488&lt;/isbn&gt;&lt;work-type&gt;10.1039/C7TA11346C&lt;/work-type&gt;&lt;urls&gt;&lt;related-urls&gt;&lt;url&gt;http://dx.doi.org/10.1039/C7TA11346C&lt;/url&gt;&lt;/related-urls&gt;&lt;/urls&gt;&lt;electronic-resource-num&gt;10.1039/C7TA11346C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3.5</w:t>
            </w:r>
          </w:p>
        </w:tc>
        <w:tc>
          <w:tcPr>
            <w:tcW w:w="986" w:type="dxa"/>
            <w:vMerge w:val="restart"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7&lt;/Year&gt;&lt;RecNum&gt;341&lt;/RecNum&gt;&lt;DisplayText&gt;&lt;style font="Times New Roman" size="12"&gt;[87]&lt;/style&gt;&lt;/DisplayText&gt;&lt;record&gt;&lt;rec-number&gt;341&lt;/rec-number&gt;&lt;foreign-keys&gt;&lt;key app="EN" db-id="t9sta00wv2ffzhezavnxzpz4etswst5vwppv" timestamp="1640854827"&gt;341&lt;/key&gt;&lt;/foreign-keys&gt;&lt;ref-type name="Journal Article"&gt;17&lt;/ref-type&gt;&lt;contributors&gt;&lt;authors&gt;&lt;author&gt;Zhang, Yin&lt;/author&gt;&lt;author&gt;Wang, Zhen-Bo&lt;/author&gt;&lt;author&gt;Yu, Fu-Da&lt;/author&gt;&lt;author&gt;Que, Lan-Fang&lt;/author&gt;&lt;author&gt;Wang, Min-Jun&lt;/author&gt;&lt;author&gt;Xia, Yun-Fei&lt;/author&gt;&lt;author&gt;Xue, Yuan&lt;/author&gt;&lt;author&gt;Wu, Jin&lt;/author&gt;&lt;/authors&gt;&lt;/contributors&gt;&lt;titles&gt;&lt;title&gt;Studies on stability and capacity for long-life cycle performance of Li(Ni0.5Co0.2Mn0.3)O2 by Mo modification for lithium-ion battery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-12&lt;/pages&gt;&lt;volume&gt;358&lt;/volume&gt;&lt;keywords&gt;&lt;keyword&gt;Cathode material&lt;/keyword&gt;&lt;keyword&gt;LiNiCoMnO&lt;/keyword&gt;&lt;keyword&gt;Mo-modified&lt;/keyword&gt;&lt;keyword&gt;Long-life cycle performance&lt;/keyword&gt;&lt;keyword&gt;Coating layer&lt;/keyword&gt;&lt;keyword&gt;High cut-off voltage&lt;/keyword&gt;&lt;/keywords&gt;&lt;dates&gt;&lt;year&gt;2017&lt;/year&gt;&lt;pub-dates&gt;&lt;date&gt;2017/08/01/&lt;/date&gt;&lt;/pub-dates&gt;&lt;/dates&gt;&lt;isbn&gt;0378-7753&lt;/isbn&gt;&lt;urls&gt;&lt;related-urls&gt;&lt;url&gt;https://www.sciencedirect.com/science/article/pii/S037877531730633X&lt;/url&gt;&lt;/related-urls&gt;&lt;/urls&gt;&lt;electronic-resource-num&gt;https://doi.org/10.1016/j.jpowsour.2017.05.01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5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7.4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rk&lt;/Author&gt;&lt;Year&gt;2017&lt;/Year&gt;&lt;RecNum&gt;342&lt;/RecNum&gt;&lt;DisplayText&gt;&lt;style font="Times New Roman" size="12"&gt;[88]&lt;/style&gt;&lt;/DisplayText&gt;&lt;record&gt;&lt;rec-number&gt;342&lt;/rec-number&gt;&lt;foreign-keys&gt;&lt;key app="EN" db-id="t9sta00wv2ffzhezavnxzpz4etswst5vwppv" timestamp="1640854862"&gt;342&lt;/key&gt;&lt;/foreign-keys&gt;&lt;ref-type name="Journal Article"&gt;17&lt;/ref-type&gt;&lt;contributors&gt;&lt;authors&gt;&lt;author&gt;Park, Kwangjin&lt;/author&gt;&lt;author&gt;Park, Jun-Ho&lt;/author&gt;&lt;author&gt;Hong, Suk-Gi&lt;/author&gt;&lt;author&gt;Choi, Byungjin&lt;/author&gt;&lt;author&gt;Heo, Sung&lt;/author&gt;&lt;author&gt;Seo, Seung-Woo&lt;/author&gt;&lt;author&gt;Min, Kyoungmin&lt;/author&gt;&lt;author&gt;Park, Jin-Hwan&lt;/author&gt;&lt;/authors&gt;&lt;/contributors&gt;&lt;titles&gt;&lt;title&gt;Re-construction layer effect of LiNi0.8Co0.15Mn0.05O2 with solvent evaporation process&lt;/title&gt;&lt;secondary-title&gt;Scientific Reports&lt;/secondary-title&gt;&lt;/titles&gt;&lt;periodical&gt;&lt;full-title&gt;Scientific Reports&lt;/full-title&gt;&lt;abbr-1&gt;Sci. Rep.&lt;/abbr-1&gt;&lt;abbr-2&gt;Sci. Rep.&lt;/abbr-2&gt;&lt;/periodical&gt;&lt;pages&gt;44557&lt;/pages&gt;&lt;volume&gt;7&lt;/volume&gt;&lt;number&gt;1&lt;/number&gt;&lt;dates&gt;&lt;year&gt;2017&lt;/year&gt;&lt;pub-dates&gt;&lt;date&gt;2017/03/20&lt;/date&gt;&lt;/pub-dates&gt;&lt;/dates&gt;&lt;isbn&gt;2045-2322&lt;/isbn&gt;&lt;urls&gt;&lt;related-urls&gt;&lt;url&gt;https://doi.org/10.1038/srep44557&lt;/url&gt;&lt;/related-urls&gt;&lt;/urls&gt;&lt;electronic-resource-num&gt;10.1038/srep4455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2.6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9&lt;/Year&gt;&lt;RecNum&gt;343&lt;/RecNum&gt;&lt;DisplayText&gt;&lt;style font="Times New Roman" size="12"&gt;[89]&lt;/style&gt;&lt;/DisplayText&gt;&lt;record&gt;&lt;rec-number&gt;343&lt;/rec-number&gt;&lt;foreign-keys&gt;&lt;key app="EN" db-id="t9sta00wv2ffzhezavnxzpz4etswst5vwppv" timestamp="1640854880"&gt;343&lt;/key&gt;&lt;/foreign-keys&gt;&lt;ref-type name="Journal Article"&gt;17&lt;/ref-type&gt;&lt;contributors&gt;&lt;authors&gt;&lt;author&gt;Zhou, Hui&lt;/author&gt;&lt;author&gt;Xin, Fengxia&lt;/author&gt;&lt;author&gt;Pei, Ben&lt;/author&gt;&lt;author&gt;Whittingham, M. Stanley&lt;/author&gt;&lt;/authors&gt;&lt;/contributors&gt;&lt;titles&gt;&lt;title&gt;What Limits the Capacity of Layered Oxide Cathodes in Lithium Batteries?&lt;/title&gt;&lt;secondary-title&gt;ACS Energy Letters&lt;/secondary-title&gt;&lt;/titles&gt;&lt;periodical&gt;&lt;full-title&gt;ACS Energy Letters&lt;/full-title&gt;&lt;abbr-1&gt;ACS Energy Lett.&lt;/abbr-1&gt;&lt;/periodical&gt;&lt;pages&gt;1902-1906&lt;/pages&gt;&lt;volume&gt;4&lt;/volume&gt;&lt;number&gt;8&lt;/number&gt;&lt;dates&gt;&lt;year&gt;2019&lt;/year&gt;&lt;pub-dates&gt;&lt;date&gt;2019/08/09&lt;/date&gt;&lt;/pub-dates&gt;&lt;/dates&gt;&lt;publisher&gt;American Chemical Society&lt;/publisher&gt;&lt;urls&gt;&lt;related-urls&gt;&lt;url&gt;https://doi.org/10.1021/acsenergylett.9b01236&lt;/url&gt;&lt;/related-urls&gt;&lt;/urls&gt;&lt;electronic-resource-num&gt;10.1021/acsenergylett.9b0123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8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9</w:t>
            </w:r>
          </w:p>
        </w:tc>
        <w:tc>
          <w:tcPr>
            <w:tcW w:w="986" w:type="dxa"/>
          </w:tcPr>
          <w:p w:rsidR="0081079B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344&lt;/RecNum&gt;&lt;DisplayText&gt;&lt;style font="Times New Roman" size="12"&gt;[90]&lt;/style&gt;&lt;/DisplayText&gt;&lt;record&gt;&lt;rec-number&gt;344&lt;/rec-number&gt;&lt;foreign-keys&gt;&lt;key app="EN" db-id="t9sta00wv2ffzhezavnxzpz4etswst5vwppv" timestamp="1640854897"&gt;344&lt;/key&gt;&lt;/foreign-keys&gt;&lt;ref-type name="Journal Article"&gt;17&lt;/ref-type&gt;&lt;contributors&gt;&lt;authors&gt;&lt;author&gt;Kim, Un-Hyuck&lt;/author&gt;&lt;author&gt;Kuo, Liang-Yin&lt;/author&gt;&lt;author&gt;Kaghazchi, Payam&lt;/author&gt;&lt;author&gt;Yoon, Chong S.&lt;/author&gt;&lt;author&gt;Sun, Yang-Kook&lt;/author&gt;&lt;/authors&gt;&lt;/contributors&gt;&lt;titles&gt;&lt;title&gt;Quaternary Layered Ni-Rich NCMA Cathode for Lithium-Ion Batteries&lt;/title&gt;&lt;secondary-title&gt;ACS Energy Letters&lt;/secondary-title&gt;&lt;/titles&gt;&lt;periodical&gt;&lt;full-title&gt;ACS Energy Letters&lt;/full-title&gt;&lt;abbr-1&gt;ACS Energy Lett.&lt;/abbr-1&gt;&lt;/periodical&gt;&lt;pages&gt;576-582&lt;/pages&gt;&lt;volume&gt;4&lt;/volume&gt;&lt;number&gt;2&lt;/number&gt;&lt;dates&gt;&lt;year&gt;2019&lt;/year&gt;&lt;pub-dates&gt;&lt;date&gt;2019/02/08&lt;/date&gt;&lt;/pub-dates&gt;&lt;/dates&gt;&lt;publisher&gt;American Chemical Society&lt;/publisher&gt;&lt;urls&gt;&lt;related-urls&gt;&lt;url&gt;https://doi.org/10.1021/acsenergylett.8b02499&lt;/url&gt;&lt;/related-urls&gt;&lt;/urls&gt;&lt;electronic-resource-num&gt;10.1021/acsenergylett.8b0249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.3</w:t>
            </w:r>
          </w:p>
        </w:tc>
        <w:tc>
          <w:tcPr>
            <w:tcW w:w="986" w:type="dxa"/>
            <w:vMerge w:val="restart"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19&lt;/Year&gt;&lt;RecNum&gt;345&lt;/RecNum&gt;&lt;DisplayText&gt;&lt;style font="Times New Roman" size="12"&gt;[91]&lt;/style&gt;&lt;/DisplayText&gt;&lt;record&gt;&lt;rec-number&gt;345&lt;/rec-number&gt;&lt;foreign-keys&gt;&lt;key app="EN" db-id="t9sta00wv2ffzhezavnxzpz4etswst5vwppv" timestamp="1640854916"&gt;345&lt;/key&gt;&lt;/foreign-keys&gt;&lt;ref-type name="Journal Article"&gt;17&lt;/ref-type&gt;&lt;contributors&gt;&lt;authors&gt;&lt;author&gt;Kim, Jae-Hyung&lt;/author&gt;&lt;author&gt;Park, Kang-Joon&lt;/author&gt;&lt;author&gt;Kim, Suk Jun&lt;/author&gt;&lt;author&gt;Yoon, Chong S.&lt;/author&gt;&lt;author&gt;Sun, Yang-Kook&lt;/author&gt;&lt;/authors&gt;&lt;/contributors&gt;&lt;titles&gt;&lt;title&gt;A method of increasing the energy density of layered Ni-rich Li[Ni1−2xCoxMnx]O2 cathodes (x = 0.05, 0.1, 0.2)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2694-2701&lt;/pages&gt;&lt;volume&gt;7&lt;/volume&gt;&lt;number&gt;6&lt;/number&gt;&lt;dates&gt;&lt;year&gt;2019&lt;/year&gt;&lt;/dates&gt;&lt;publisher&gt;The Royal Society of Chemistry&lt;/publisher&gt;&lt;isbn&gt;2050-7488&lt;/isbn&gt;&lt;work-type&gt;10.1039/C8TA10438G&lt;/work-type&gt;&lt;urls&gt;&lt;related-urls&gt;&lt;url&gt;http://dx.doi.org/10.1039/C8TA10438G&lt;/url&gt;&lt;/related-urls&gt;&lt;/urls&gt;&lt;electronic-resource-num&gt;10.1039/C8TA10438G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.5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2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.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1.1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4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3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  <w:tc>
          <w:tcPr>
            <w:tcW w:w="986" w:type="dxa"/>
            <w:vMerge w:val="restart"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yu&lt;/Author&gt;&lt;Year&gt;2018&lt;/Year&gt;&lt;RecNum&gt;346&lt;/RecNum&gt;&lt;DisplayText&gt;&lt;style font="Times New Roman" size="12"&gt;[10]&lt;/style&gt;&lt;/DisplayText&gt;&lt;record&gt;&lt;rec-number&gt;346&lt;/rec-number&gt;&lt;foreign-keys&gt;&lt;key app="EN" db-id="t9sta00wv2ffzhezavnxzpz4etswst5vwppv" timestamp="1640854955"&gt;346&lt;/key&gt;&lt;/foreign-keys&gt;&lt;ref-type name="Journal Article"&gt;17&lt;/ref-type&gt;&lt;contributors&gt;&lt;authors&gt;&lt;author&gt;Ryu, Hoon-Hee&lt;/author&gt;&lt;author&gt;Park, Geon-Tae&lt;/author&gt;&lt;author&gt;Yoon, Chong S.&lt;/author&gt;&lt;author&gt;Sun, Yang-Kook&lt;/author&gt;&lt;/authors&gt;&lt;/contributors&gt;&lt;titles&gt;&lt;title&gt;Microstructural Degradation of Ni-Rich Li[NixCoyMn1−x−y]O2 Cathodes During Accelerated Calendar Aging&lt;/title&gt;&lt;secondary-title&gt;Small&lt;/secondary-title&gt;&lt;/titles&gt;&lt;periodical&gt;&lt;full-title&gt;Small&lt;/full-title&gt;&lt;/periodical&gt;&lt;pages&gt;1803179&lt;/pages&gt;&lt;volume&gt;14&lt;/volume&gt;&lt;number&gt;45&lt;/number&gt;&lt;dates&gt;&lt;year&gt;2018&lt;/year&gt;&lt;/dates&gt;&lt;isbn&gt;1613-6810&lt;/isbn&gt;&lt;urls&gt;&lt;related-urls&gt;&lt;url&gt;https://onlinelibrary.wiley.com/doi/abs/10.1002/smll.201803179&lt;/url&gt;&lt;/related-urls&gt;&lt;/urls&gt;&lt;electronic-resource-num&gt;https://doi.org/10.1002/smll.20180317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7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5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4.4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9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1.5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0.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  <w:tc>
          <w:tcPr>
            <w:tcW w:w="986" w:type="dxa"/>
            <w:vMerge w:val="restart"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ui&lt;/Author&gt;&lt;Year&gt;2016&lt;/Year&gt;&lt;RecNum&gt;347&lt;/RecNum&gt;&lt;DisplayText&gt;&lt;style font="Times New Roman" size="12"&gt;[92]&lt;/style&gt;&lt;/DisplayText&gt;&lt;record&gt;&lt;rec-number&gt;347&lt;/rec-number&gt;&lt;foreign-keys&gt;&lt;key app="EN" db-id="t9sta00wv2ffzhezavnxzpz4etswst5vwppv" timestamp="1640854990"&gt;347&lt;/key&gt;&lt;/foreign-keys&gt;&lt;ref-type name="Journal Article"&gt;17&lt;/ref-type&gt;&lt;contributors&gt;&lt;authors&gt;&lt;author&gt;Cui, Suihan&lt;/author&gt;&lt;author&gt;Wei, Yi&lt;/author&gt;&lt;author&gt;Liu, Tongchao&lt;/author&gt;&lt;author&gt;Deng, Wenjun&lt;/author&gt;&lt;author&gt;Hu, Zongxiang&lt;/author&gt;&lt;author&gt;Su, Yantao&lt;/author&gt;&lt;author&gt;Li, Hao&lt;/author&gt;&lt;author&gt;Li, Maofan&lt;/author&gt;&lt;author&gt;Guo, Hua&lt;/author&gt;&lt;author&gt;Duan, Yandong&lt;/author&gt;&lt;author&gt;Wang, Weidong&lt;/author&gt;&lt;author&gt;Rao, Mumin&lt;/author&gt;&lt;author&gt;Zheng, Jiaxin&lt;/author&gt;&lt;author&gt;Wang, Xinwei&lt;/author&gt;&lt;author&gt;Pan, Feng&lt;/author&gt;&lt;/authors&gt;&lt;/contributors&gt;&lt;titles&gt;&lt;title&gt;Optimized Temperature Effect of Li-Ion Diffusion with Layer Distance in Li(NixMnyCoz)O2 Cathode Materials for High Performance Li-Ion Battery&lt;/title&gt;&lt;secondary-title&gt;Advanced Energy Materials&lt;/secondary-title&gt;&lt;/titles&gt;&lt;periodical&gt;&lt;full-title&gt;Advanced Energy Materials&lt;/full-title&gt;&lt;abbr-1&gt;Adv. Energy Mater.&lt;/abbr-1&gt;&lt;/periodical&gt;&lt;pages&gt;1501309&lt;/pages&gt;&lt;volume&gt;6&lt;/volume&gt;&lt;number&gt;4&lt;/number&gt;&lt;dates&gt;&lt;year&gt;2016&lt;/year&gt;&lt;/dates&gt;&lt;isbn&gt;1614-6832&lt;/isbn&gt;&lt;urls&gt;&lt;related-urls&gt;&lt;url&gt;https://onlinelibrary.wiley.com/doi/abs/10.1002/aenm.201501309&lt;/url&gt;&lt;/related-urls&gt;&lt;/urls&gt;&lt;electronic-resource-num&gt;https://doi.org/10.1002/aenm.20150130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7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08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  <w:tc>
          <w:tcPr>
            <w:tcW w:w="986" w:type="dxa"/>
            <w:vMerge w:val="restart"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4&lt;/Year&gt;&lt;RecNum&gt;348&lt;/RecNum&gt;&lt;DisplayText&gt;&lt;style font="Times New Roman" size="12"&gt;[65]&lt;/style&gt;&lt;/DisplayText&gt;&lt;record&gt;&lt;rec-number&gt;348&lt;/rec-number&gt;&lt;foreign-keys&gt;&lt;key app="EN" db-id="t9sta00wv2ffzhezavnxzpz4etswst5vwppv" timestamp="1640855026"&gt;348&lt;/key&gt;&lt;/foreign-keys&gt;&lt;ref-type name="Journal Article"&gt;17&lt;/ref-type&gt;&lt;contributors&gt;&lt;authors&gt;&lt;author&gt;Liu, Shuang&lt;/author&gt;&lt;author&gt;Xiong, L.&lt;/author&gt;&lt;author&gt;He, C.&lt;/author&gt;&lt;/authors&gt;&lt;/contributors&gt;&lt;titles&gt;&lt;title&gt;Long cycle life lithium ion battery with lithium nickel cobalt manganese oxide (NCM) cathod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85-291&lt;/pages&gt;&lt;volume&gt;261&lt;/volume&gt;&lt;keywords&gt;&lt;keyword&gt;Long cycle life&lt;/keyword&gt;&lt;keyword&gt;Lithium ion&lt;/keyword&gt;&lt;keyword&gt;Characterization&lt;/keyword&gt;&lt;keyword&gt;Lithium nickel cobalt manganese oxide cathode&lt;/keyword&gt;&lt;/keywords&gt;&lt;dates&gt;&lt;year&gt;2014&lt;/year&gt;&lt;pub-dates&gt;&lt;date&gt;2014/09/01/&lt;/date&gt;&lt;/pub-dates&gt;&lt;/dates&gt;&lt;isbn&gt;0378-7753&lt;/isbn&gt;&lt;urls&gt;&lt;related-urls&gt;&lt;url&gt;https://www.sciencedirect.com/science/article/pii/S0378775314004066&lt;/url&gt;&lt;/related-urls&gt;&lt;/urls&gt;&lt;electronic-resource-num&gt;https://doi.org/10.1016/j.jpowsour.2014.03.08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7F5BDF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8</w:t>
            </w:r>
          </w:p>
        </w:tc>
        <w:tc>
          <w:tcPr>
            <w:tcW w:w="664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8</w:t>
            </w:r>
          </w:p>
        </w:tc>
        <w:tc>
          <w:tcPr>
            <w:tcW w:w="66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986" w:type="dxa"/>
            <w:vMerge/>
          </w:tcPr>
          <w:p w:rsidR="007F5BDF" w:rsidRPr="0081079B" w:rsidRDefault="007F5BDF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2.2</w:t>
            </w:r>
          </w:p>
        </w:tc>
        <w:tc>
          <w:tcPr>
            <w:tcW w:w="986" w:type="dxa"/>
            <w:vMerge w:val="restart"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hn&lt;/Author&gt;&lt;Year&gt;2017&lt;/Year&gt;&lt;RecNum&gt;349&lt;/RecNum&gt;&lt;DisplayText&gt;&lt;style font="Times New Roman" size="12"&gt;[93]&lt;/style&gt;&lt;/DisplayText&gt;&lt;record&gt;&lt;rec-number&gt;349&lt;/rec-number&gt;&lt;foreign-keys&gt;&lt;key app="EN" db-id="t9sta00wv2ffzhezavnxzpz4etswst5vwppv" timestamp="1640855061"&gt;349&lt;/key&gt;&lt;/foreign-keys&gt;&lt;ref-type name="Journal Article"&gt;17&lt;/ref-type&gt;&lt;contributors&gt;&lt;authors&gt;&lt;author&gt;Ahn, Juhyeon&lt;/author&gt;&lt;author&gt;Susanto, Dieky&lt;/author&gt;&lt;author&gt;Noh, Jae-Kyo&lt;/author&gt;&lt;author&gt;Ali, Ghulam&lt;/author&gt;&lt;author&gt;Cho, Byung Won&lt;/author&gt;&lt;author&gt;Chung, Kyung Yoon&lt;/author&gt;&lt;author&gt;Kim, Jong Hak&lt;/author&gt;&lt;author&gt;Oh, Si Hyoung&lt;/author&gt;&lt;/authors&gt;&lt;/contributors&gt;&lt;titles&gt;&lt;title&gt;Achieving high capacity and rate capability in layered lithium transition metal oxide cathodes for lithium-ion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575-584&lt;/pages&gt;&lt;volume&gt;360&lt;/volume&gt;&lt;keywords&gt;&lt;keyword&gt;Composition&lt;/keyword&gt;&lt;keyword&gt;High capacity&lt;/keyword&gt;&lt;keyword&gt;Rate capability&lt;/keyword&gt;&lt;keyword&gt;Layered transition metal oxide&lt;/keyword&gt;&lt;keyword&gt;X-ray diffraction&lt;/keyword&gt;&lt;keyword&gt;Single-phase reaction&lt;/keyword&gt;&lt;/keywords&gt;&lt;dates&gt;&lt;year&gt;2017&lt;/year&gt;&lt;pub-dates&gt;&lt;date&gt;2017/08/31/&lt;/date&gt;&lt;/pub-dates&gt;&lt;/dates&gt;&lt;isbn&gt;0378-7753&lt;/isbn&gt;&lt;urls&gt;&lt;related-urls&gt;&lt;url&gt;https://www.sciencedirect.com/science/article/pii/S037877531730825X&lt;/url&gt;&lt;/related-urls&gt;&lt;/urls&gt;&lt;electronic-resource-num&gt;https://doi.org/10.1016/j.jpowsour.2017.06.04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.9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9.7</w:t>
            </w:r>
          </w:p>
        </w:tc>
        <w:tc>
          <w:tcPr>
            <w:tcW w:w="986" w:type="dxa"/>
            <w:vMerge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9.3</w:t>
            </w:r>
          </w:p>
        </w:tc>
        <w:tc>
          <w:tcPr>
            <w:tcW w:w="986" w:type="dxa"/>
            <w:vMerge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.8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.4</w:t>
            </w:r>
          </w:p>
        </w:tc>
        <w:tc>
          <w:tcPr>
            <w:tcW w:w="986" w:type="dxa"/>
            <w:vMerge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5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.9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7.5</w:t>
            </w:r>
          </w:p>
        </w:tc>
        <w:tc>
          <w:tcPr>
            <w:tcW w:w="986" w:type="dxa"/>
            <w:vMerge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6439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.9</w:t>
            </w:r>
          </w:p>
        </w:tc>
        <w:tc>
          <w:tcPr>
            <w:tcW w:w="11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00</w:t>
            </w:r>
          </w:p>
        </w:tc>
        <w:tc>
          <w:tcPr>
            <w:tcW w:w="1070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8.32</w:t>
            </w:r>
          </w:p>
        </w:tc>
        <w:tc>
          <w:tcPr>
            <w:tcW w:w="986" w:type="dxa"/>
            <w:vMerge/>
          </w:tcPr>
          <w:p w:rsidR="00464391" w:rsidRPr="0081079B" w:rsidRDefault="0046439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7</w:t>
            </w:r>
          </w:p>
        </w:tc>
        <w:tc>
          <w:tcPr>
            <w:tcW w:w="986" w:type="dxa"/>
            <w:vMerge w:val="restart"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e&lt;/Author&gt;&lt;Year&gt;2017&lt;/Year&gt;&lt;RecNum&gt;351&lt;/RecNum&gt;&lt;DisplayText&gt;&lt;style font="Times New Roman" size="12"&gt;[94]&lt;/style&gt;&lt;/DisplayText&gt;&lt;record&gt;&lt;rec-number&gt;351&lt;/rec-number&gt;&lt;foreign-keys&gt;&lt;key app="EN" db-id="t9sta00wv2ffzhezavnxzpz4etswst5vwppv" timestamp="1640855164"&gt;351&lt;/key&gt;&lt;/foreign-keys&gt;&lt;ref-type name="Journal Article"&gt;17&lt;/ref-type&gt;&lt;contributors&gt;&lt;authors&gt;&lt;author&gt;Ge, Wujie&lt;/author&gt;&lt;author&gt;Wang, Hao&lt;/author&gt;&lt;author&gt;Xie, Zhengwei&lt;/author&gt;&lt;author&gt;Li, Xiang&lt;/author&gt;&lt;author&gt;Qu, Meizhen&lt;/author&gt;&lt;author&gt;Peng, Gongchang&lt;/author&gt;&lt;/authors&gt;&lt;/contributors&gt;&lt;titles&gt;&lt;title&gt;Amorphous 0.035Li2O-BPO4 coating for enhanced electrochemical performance of Li[Ni0.5Co0.2Mn0.3]O2 cathode material&lt;/title&gt;&lt;secondary-title&gt;Journal of Alloys and Compounds&lt;/secondary-title&gt;&lt;/titles&gt;&lt;periodical&gt;&lt;full-title&gt;Journal of Alloys and Compounds&lt;/full-title&gt;&lt;abbr-1&gt;J. Alloys Compd.&lt;/abbr-1&gt;&lt;/periodical&gt;&lt;pages&gt;606-614&lt;/pages&gt;&lt;volume&gt;693&lt;/volume&gt;&lt;keywords&gt;&lt;keyword&gt;Lithium-ion battery&lt;/keyword&gt;&lt;keyword&gt;Li[NiCoMn]O cathode material&lt;/keyword&gt;&lt;keyword&gt;0.035LiO-BPO coating layer&lt;/keyword&gt;&lt;keyword&gt;Cycling stability&lt;/keyword&gt;&lt;/keywords&gt;&lt;dates&gt;&lt;year&gt;2017&lt;/year&gt;&lt;pub-dates&gt;&lt;date&gt;2017/02/05/&lt;/date&gt;&lt;/pub-dates&gt;&lt;/dates&gt;&lt;isbn&gt;0925-8388&lt;/isbn&gt;&lt;urls&gt;&lt;related-urls&gt;&lt;url&gt;https://www.sciencedirect.com/science/article/pii/S0925838816329590&lt;/url&gt;&lt;/related-urls&gt;&lt;/urls&gt;&lt;electronic-resource-num&gt;https://doi.org/10.1016/j.jallcom.2016.09.20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6.8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6.1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2.4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.2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7.9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.2</w:t>
            </w:r>
          </w:p>
        </w:tc>
        <w:tc>
          <w:tcPr>
            <w:tcW w:w="986" w:type="dxa"/>
          </w:tcPr>
          <w:p w:rsidR="0081079B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e&lt;/Author&gt;&lt;Year&gt;2016&lt;/Year&gt;&lt;RecNum&gt;352&lt;/RecNum&gt;&lt;DisplayText&gt;&lt;style font="Times New Roman" size="12"&gt;[95]&lt;/style&gt;&lt;/DisplayText&gt;&lt;record&gt;&lt;rec-number&gt;352&lt;/rec-number&gt;&lt;foreign-keys&gt;&lt;key app="EN" db-id="t9sta00wv2ffzhezavnxzpz4etswst5vwppv" timestamp="1640855236"&gt;352&lt;/key&gt;&lt;/foreign-keys&gt;&lt;ref-type name="Journal Article"&gt;17&lt;/ref-type&gt;&lt;contributors&gt;&lt;authors&gt;&lt;author&gt;Ge, Wu-Jie&lt;/author&gt;&lt;author&gt;Li, Xiang&lt;/author&gt;&lt;author&gt;Wang, Hao&lt;/author&gt;&lt;author&gt;Li, Wen&lt;/author&gt;&lt;author&gt;Wei, Ai-Jia&lt;/author&gt;&lt;author&gt;Peng, Gong-Chang&lt;/author&gt;&lt;author&gt;Qu, Mei-Zhen&lt;/author&gt;&lt;/authors&gt;&lt;/contributors&gt;&lt;titles&gt;&lt;title&gt;Multifunctional modification of Li[Ni0.5Co0.2Mn0.3]O2 with NH4VO3 as a high performance cathode material for lithium ion batteries&lt;/title&gt;&lt;secondary-title&gt;Journal of Alloys and Compounds&lt;/secondary-title&gt;&lt;/titles&gt;&lt;periodical&gt;&lt;full-title&gt;Journal of Alloys and Compounds&lt;/full-title&gt;&lt;abbr-1&gt;J. Alloys Compd.&lt;/abbr-1&gt;&lt;/periodical&gt;&lt;pages&gt;594-603&lt;/pages&gt;&lt;volume&gt;684&lt;/volume&gt;&lt;keywords&gt;&lt;keyword&gt;Lithium ion batteries&lt;/keyword&gt;&lt;keyword&gt;Li[NiCoMn]O cathode material&lt;/keyword&gt;&lt;keyword&gt;Residual lithium impurities&lt;/keyword&gt;&lt;keyword&gt;LiVO coating layer&lt;/keyword&gt;&lt;keyword&gt;Lithium ion diffusion coefficient&lt;/keyword&gt;&lt;/keywords&gt;&lt;dates&gt;&lt;year&gt;2016&lt;/year&gt;&lt;pub-dates&gt;&lt;date&gt;2016/11/05/&lt;/date&gt;&lt;/pub-dates&gt;&lt;/dates&gt;&lt;isbn&gt;0925-8388&lt;/isbn&gt;&lt;urls&gt;&lt;related-urls&gt;&lt;url&gt;https://www.sciencedirect.com/science/article/pii/S0925838816315997&lt;/url&gt;&lt;/related-urls&gt;&lt;/urls&gt;&lt;electronic-resource-num&gt;https://doi.org/10.1016/j.jallcom.2016.05.24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8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05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.2</w:t>
            </w:r>
          </w:p>
        </w:tc>
        <w:tc>
          <w:tcPr>
            <w:tcW w:w="986" w:type="dxa"/>
            <w:vMerge w:val="restart"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an&lt;/Author&gt;&lt;Year&gt;2016&lt;/Year&gt;&lt;RecNum&gt;353&lt;/RecNum&gt;&lt;DisplayText&gt;&lt;style font="Times New Roman" size="12"&gt;[61]&lt;/style&gt;&lt;/DisplayText&gt;&lt;record&gt;&lt;rec-number&gt;353&lt;/rec-number&gt;&lt;foreign-keys&gt;&lt;key app="EN" db-id="t9sta00wv2ffzhezavnxzpz4etswst5vwppv" timestamp="1640855297"&gt;353&lt;/key&gt;&lt;/foreign-keys&gt;&lt;ref-type name="Journal Article"&gt;17&lt;/ref-type&gt;&lt;contributors&gt;&lt;authors&gt;&lt;author&gt;Pan, Cheng-chi&lt;/author&gt;&lt;author&gt;Zhu, Yi-rong&lt;/author&gt;&lt;author&gt;Yang, Ying-chang&lt;/author&gt;&lt;author&gt;Hou, Hong-shuai&lt;/author&gt;&lt;author&gt;Jing, Ming-jun&lt;/author&gt;&lt;author&gt;Song, Wei-xin&lt;/author&gt;&lt;author&gt;Yang, Xu-ming&lt;/author&gt;&lt;author&gt;Ji, Xiao-bo&lt;/author&gt;&lt;/authors&gt;&lt;/contributors&gt;&lt;titles&gt;&lt;title&gt;Influences of transition metal on structural and electrochemical properties of Li[NixCoyMn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z]O2 (0.6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x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≤</w:instrText>
            </w:r>
            <w:r w:rsidR="00077BCF">
              <w:rPr>
                <w:rFonts w:ascii="Times New Roman" w:hAnsi="Times New Roman" w:cs="Times New Roman" w:hint="eastAsia"/>
                <w:sz w:val="24"/>
                <w:szCs w:val="24"/>
              </w:rPr>
              <w:instrText>0.8) cathode materials for lithium-ion batteries&lt;/title&gt;&lt;secondary-title&gt;Transactions of Nonferrous Metals Society of China&lt;/secondary-title&gt;&lt;/titles&gt;&lt;periodical&gt;&lt;full-title&gt;Transactions of Nonferrous Metals Society of China&lt;/full-title&gt;&lt;abbr-</w:instrText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>1&gt;Trans. Nonferrous Met. Soc. China&lt;/abbr-1&gt;&lt;/periodical&gt;&lt;pages&gt;1396-1402&lt;/pages&gt;&lt;volume&gt;26&lt;/volume&gt;&lt;number&gt;5&lt;/number&gt;&lt;keywords&gt;&lt;keyword&gt;Li[NiCoMn]O&lt;/keyword&gt;&lt;keyword&gt;electrochemical performance&lt;/keyword&gt;&lt;keyword&gt;cathode material&lt;/keyword&gt;&lt;keyword&gt;lithium-ion battery&lt;/keyword&gt;&lt;/keywords&gt;&lt;dates&gt;&lt;year&gt;2016&lt;/year&gt;&lt;pub-dates&gt;&lt;date&gt;2016/05/01/&lt;/date&gt;&lt;/pub-dates&gt;&lt;/dates&gt;&lt;isbn&gt;1003-6326&lt;/isbn&gt;&lt;urls&gt;&lt;related-urls&gt;&lt;url&gt;https://www.sciencedirect.com/science/article/pii/S1003632616642449&lt;/url&gt;&lt;/related-urls&gt;&lt;/urls&gt;&lt;electronic-resource-num&gt;https://doi.org/10.1016/S1003-6326(16)64244-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.8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2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3.4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.22</w:t>
            </w:r>
          </w:p>
        </w:tc>
        <w:tc>
          <w:tcPr>
            <w:tcW w:w="986" w:type="dxa"/>
            <w:vMerge w:val="restart"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oh&lt;/Author&gt;&lt;Year&gt;2013&lt;/Year&gt;&lt;RecNum&gt;354&lt;/RecNum&gt;&lt;DisplayText&gt;&lt;style font="Times New Roman" size="12"&gt;[13]&lt;/style&gt;&lt;/DisplayText&gt;&lt;record&gt;&lt;rec-number&gt;354&lt;/rec-number&gt;&lt;foreign-keys&gt;&lt;key app="EN" db-id="t9sta00wv2ffzhezavnxzpz4etswst5vwppv" timestamp="1640855338"&gt;354&lt;/key&gt;&lt;/foreign-keys&gt;&lt;ref-type name="Journal Article"&gt;17&lt;/ref-type&gt;&lt;contributors&gt;&lt;authors&gt;&lt;author&gt;Noh, Hyung-Joo&lt;/author&gt;&lt;author&gt;Youn, Sungjune&lt;/author&gt;&lt;author&gt;Yoon, Chong Seung&lt;/author&gt;&lt;author&gt;Sun, Yang-Kook&lt;/author&gt;&lt;/authors&gt;&lt;/contributors&gt;&lt;titles&gt;&lt;title&gt;Comparison of the structural and electrochemical properties of layered Li[NixCoyMnz]O2 (x = 1/3, 0.5, 0.6, 0.7, 0.8 and 0.85) cathode material for lithium-ion batterie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121-130&lt;/pages&gt;&lt;volume&gt;233&lt;/volume&gt;&lt;keywords&gt;&lt;keyword&gt;Layered materials&lt;/keyword&gt;&lt;keyword&gt;Cathode materials&lt;/keyword&gt;&lt;keyword&gt;Coprecipitation&lt;/keyword&gt;&lt;keyword&gt;Lithium-ion batteries&lt;/keyword&gt;&lt;/keywords&gt;&lt;dates&gt;&lt;year&gt;2013&lt;/year&gt;&lt;pub-dates&gt;&lt;date&gt;2013/07/01/&lt;/date&gt;&lt;/pub-dates&gt;&lt;/dates&gt;&lt;isbn&gt;0378-7753&lt;/isbn&gt;&lt;urls&gt;&lt;related-urls&gt;&lt;url&gt;https://www.sciencedirect.com/science/article/pii/S0378775313001110&lt;/url&gt;&lt;/related-urls&gt;&lt;/urls&gt;&lt;electronic-resource-num&gt;https://doi.org/10.1016/j.jpowsour.2013.01.06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6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.2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.5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6.2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9.7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7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4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7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761E9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986" w:type="dxa"/>
            <w:vMerge/>
          </w:tcPr>
          <w:p w:rsidR="00F761E9" w:rsidRPr="0081079B" w:rsidRDefault="00F761E9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</w:p>
        </w:tc>
        <w:tc>
          <w:tcPr>
            <w:tcW w:w="986" w:type="dxa"/>
            <w:vMerge w:val="restart"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oi&lt;/Author&gt;&lt;Year&gt;2005&lt;/Year&gt;&lt;RecNum&gt;355&lt;/RecNum&gt;&lt;DisplayText&gt;&lt;style font="Times New Roman" size="12"&gt;[96]&lt;/style&gt;&lt;/DisplayText&gt;&lt;record&gt;&lt;rec-number&gt;355&lt;/rec-number&gt;&lt;foreign-keys&gt;&lt;key app="EN" db-id="t9sta00wv2ffzhezavnxzpz4etswst5vwppv" timestamp="1640855396"&gt;355&lt;/key&gt;&lt;/foreign-keys&gt;&lt;ref-type name="Journal Article"&gt;17&lt;/ref-type&gt;&lt;contributors&gt;&lt;authors&gt;&lt;author&gt;Choi, J.&lt;/author&gt;&lt;author&gt;Manthiram, A.&lt;/author&gt;&lt;/authors&gt;&lt;/contributors&gt;&lt;titles&gt;&lt;title&gt;Role of Chemical and St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ructural Stabilities on the Electrochemical Properties of Layered LiNi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Mn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Co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O[sub 2] Cathodes&lt;/title&gt;&lt;secondary-title&gt;Journal of The Electrochemical Society&lt;/secondary-title&gt;&lt;/titles&gt;&lt;periodical&gt;&lt;full-title&gt;Journal of the Electroc</w:instrText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>hemical Society&lt;/full-title&gt;&lt;abbr-1&gt;J. Electrochem. Soc.&lt;/abbr-1&gt;&lt;/periodical&gt;&lt;pages&gt;A1714&lt;/pages&gt;&lt;volume&gt;152&lt;/volume&gt;&lt;number&gt;9&lt;/number&gt;&lt;dates&gt;&lt;year&gt;2005&lt;/year&gt;&lt;/dates&gt;&lt;publisher&gt;The Electrochemical Society&lt;/publisher&gt;&lt;isbn&gt;0013-4651&lt;/isbn&gt;&lt;urls&gt;&lt;related-urls&gt;&lt;url&gt;http://dx.doi.org/10.1149/1.1954927&lt;/url&gt;&lt;/related-urls&gt;&lt;/urls&gt;&lt;electronic-resource-num&gt;10.1149/1.19549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9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2</w:t>
            </w:r>
          </w:p>
        </w:tc>
        <w:tc>
          <w:tcPr>
            <w:tcW w:w="986" w:type="dxa"/>
            <w:vMerge w:val="restart"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m&lt;/Author&gt;&lt;Year&gt;2005&lt;/Year&gt;&lt;RecNum&gt;356&lt;/RecNum&gt;&lt;DisplayText&gt;&lt;style font="Times New Roman" size="12"&gt;[97]&lt;/style&gt;&lt;/DisplayText&gt;&lt;record&gt;&lt;rec-number&gt;356&lt;/rec-number&gt;&lt;foreign-keys&gt;&lt;key app="EN" db-id="t9sta00wv2ffzhezavnxzpz4etswst5vwppv" timestamp="1640855426"&gt;356&lt;/key&gt;&lt;/foreign-keys&gt;&lt;ref-type name="Journal Article"&gt;17&lt;/ref-type&gt;&lt;contributors&gt;&lt;authors&gt;&lt;author&gt;Kim, G. H.&lt;/author&gt;&lt;author&gt;Kim, J. H.&lt;/author&gt;&lt;author&gt;Myung, S. T.&lt;/author&gt;&lt;author&gt;Yoon, C. S.&lt;/author&gt;&lt;author&gt;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Sun, Y. K.&lt;/author&gt;&lt;/authors&gt;&lt;/contributors&gt;&lt;titles&gt;&lt;title&gt;Improvement of High-Voltage Cycling Behavior of Surface-Modified Li[Ni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Co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Mn[sub 1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∕</w:instrText>
            </w:r>
            <w:r w:rsidR="003922FC">
              <w:rPr>
                <w:rFonts w:ascii="Times New Roman" w:hAnsi="Times New Roman" w:cs="Times New Roman" w:hint="eastAsia"/>
                <w:sz w:val="24"/>
                <w:szCs w:val="24"/>
              </w:rPr>
              <w:instrText>3]]O[sub 2] Cathodes by Fluorine Substitution for Li-Ion Batteries&lt;/title&gt;&lt;secondary-title&gt;Journa</w:instrText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>l of The Electrochemical Society&lt;/secondary-title&gt;&lt;/titles&gt;&lt;periodical&gt;&lt;full-title&gt;Journal of the Electrochemical Society&lt;/full-title&gt;&lt;abbr-1&gt;J. Electrochem. Soc.&lt;/abbr-1&gt;&lt;/periodical&gt;&lt;pages&gt;A1707&lt;/pages&gt;&lt;volume&gt;152&lt;/volume&gt;&lt;number&gt;9&lt;/number&gt;&lt;dates&gt;&lt;year&gt;2005&lt;/year&gt;&lt;/dates&gt;&lt;publisher&gt;The Electrochemical Society&lt;/publisher&gt;&lt;isbn&gt;0013-4651&lt;/isbn&gt;&lt;urls&gt;&lt;related-urls&gt;&lt;url&gt;http://dx.doi.org/10.1149/1.1952747&lt;/url&gt;&lt;/related-urls&gt;&lt;/urls&gt;&lt;electronic-resource-num&gt;10.1149/1.195274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4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986" w:type="dxa"/>
            <w:vMerge w:val="restart"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ou&lt;/Author&gt;&lt;Year&gt;2017&lt;/Year&gt;&lt;RecNum&gt;313&lt;/RecNum&gt;&lt;DisplayText&gt;&lt;style font="Times New Roman" size="12"&gt;[64]&lt;/style&gt;&lt;/DisplayText&gt;&lt;record&gt;&lt;rec-number&gt;313&lt;/rec-number&gt;&lt;foreign-keys&gt;&lt;key app="EN" db-id="t9sta00wv2ffzhezavnxzpz4etswst5vwppv" timestamp="1640853236"&gt;313&lt;/key&gt;&lt;/foreign-keys&gt;&lt;ref-type name="Journal Article"&gt;17&lt;/ref-type&gt;&lt;contributors&gt;&lt;authors&gt;&lt;author&gt;Zhou, Guofeng&lt;/author&gt;&lt;/authors&gt;&lt;/contributors&gt;&lt;titles&gt;&lt;title&gt;Electrochemical properties of high-energy-density Li[Ni0.5Co0.2Mn0.3]O2 cathode at full-cell level&lt;/title&gt;&lt;secondary-title&gt;Russian Journal of Applied Chemistry&lt;/secondary-title&gt;&lt;/titles&gt;&lt;periodical&gt;&lt;full-title&gt;Russian Journal of Applied Chemistry&lt;/full-title&gt;&lt;abbr-1&gt;Russ. J. Appl. Chem.&lt;/abbr-1&gt;&lt;/periodical&gt;&lt;pages&gt;1514-1518&lt;/pages&gt;&lt;volume&gt;90&lt;/volume&gt;&lt;number&gt;9&lt;/number&gt;&lt;dates&gt;&lt;year&gt;2017&lt;/year&gt;&lt;pub-dates&gt;&lt;date&gt;2017/09/01&lt;/date&gt;&lt;/pub-dates&gt;&lt;/dates&gt;&lt;isbn&gt;1608-3296&lt;/isbn&gt;&lt;urls&gt;&lt;related-urls&gt;&lt;url&gt;https://doi.org/10.1134/S107042721709021X&lt;/url&gt;&lt;/related-urls&gt;&lt;/urls&gt;&lt;electronic-resource-num&gt;10.1134/S107042721709021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2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0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986" w:type="dxa"/>
            <w:vMerge w:val="restart"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buuchi&lt;/Author&gt;&lt;Year&gt;2005&lt;/Year&gt;&lt;RecNum&gt;357&lt;/RecNum&gt;&lt;DisplayText&gt;&lt;style font="Times New Roman" size="12"&gt;[98]&lt;/style&gt;&lt;/DisplayText&gt;&lt;record&gt;&lt;rec-number&gt;357&lt;/rec-number&gt;&lt;foreign-keys&gt;&lt;key app="EN" db-id="t9sta00wv2ffzhezavnxzpz4etswst5vwppv" timestamp="1640855669"&gt;357&lt;/key&gt;&lt;/foreign-keys&gt;&lt;ref-type name="Journal Article"&gt;17&lt;/ref-type&gt;&lt;contributors&gt;&lt;authors&gt;&lt;author&gt;Yabuuchi, N.&lt;/author&gt;&lt;author&gt;Koyama, Y.&lt;/author&gt;&lt;author&gt;Nakayama, N.&lt;/author&gt;&lt;author&gt;Ohzuku, T.&lt;/author&gt;&lt;/authors&gt;&lt;/contributors&gt;&lt;titles&gt;&lt;title&gt;Solid-state chemistry and electrochemistry of LiCo1/3Ni1/3Mn1/3O2 for advanced lithium-ion batteri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1434-A1440&lt;/pages&gt;&lt;volume&gt;152&lt;/volume&gt;&lt;number&gt;7&lt;/number&gt;&lt;dates&gt;&lt;year&gt;2005&lt;/year&gt;&lt;/dates&gt;&lt;isbn&gt;0013-4651&lt;/isbn&gt;&lt;accession-num&gt;WOS:000229859100019&lt;/accession-num&gt;&lt;urls&gt;&lt;related-urls&gt;&lt;url&gt;&amp;lt;Go to ISI&amp;gt;://WOS:000229859100019&lt;/url&gt;&lt;/related-urls&gt;&lt;/urls&gt;&lt;electronic-resource-num&gt;10.1149/1.192422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986" w:type="dxa"/>
            <w:vMerge w:val="restart"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u&lt;/Author&gt;&lt;Year&gt;2014&lt;/Year&gt;&lt;RecNum&gt;358&lt;/RecNum&gt;&lt;DisplayText&gt;&lt;style font="Times New Roman" size="12"&gt;[65]&lt;/style&gt;&lt;/DisplayText&gt;&lt;record&gt;&lt;rec-number&gt;358&lt;/rec-number&gt;&lt;foreign-keys&gt;&lt;key app="EN" db-id="t9sta00wv2ffzhezavnxzpz4etswst5vwppv" timestamp="1640855741"&gt;358&lt;/key&gt;&lt;/foreign-keys&gt;&lt;ref-type name="Journal Article"&gt;17&lt;/ref-type&gt;&lt;contributors&gt;&lt;authors&gt;&lt;author&gt;Liu, Shuang&lt;/author&gt;&lt;author&gt;Xiong, L.&lt;/author&gt;&lt;author&gt;He, C.&lt;/author&gt;&lt;/authors&gt;&lt;/contributors&gt;&lt;titles&gt;&lt;title&gt;Long cycle life lithium ion battery with lithium nickel cobalt manganese oxide (NCM) cathode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85-291&lt;/pages&gt;&lt;volume&gt;261&lt;/volume&gt;&lt;keywords&gt;&lt;keyword&gt;Long cycle life&lt;/keyword&gt;&lt;keyword&gt;Lithium ion&lt;/keyword&gt;&lt;keyword&gt;Characterization&lt;/keyword&gt;&lt;keyword&gt;Lithium nickel cobalt manganese oxide cathode&lt;/keyword&gt;&lt;/keywords&gt;&lt;dates&gt;&lt;year&gt;2014&lt;/year&gt;&lt;pub-dates&gt;&lt;date&gt;2014/09/01/&lt;/date&gt;&lt;/pub-dates&gt;&lt;/dates&gt;&lt;isbn&gt;0378-7753&lt;/isbn&gt;&lt;urls&gt;&lt;related-urls&gt;&lt;url&gt;https://www.sciencedirect.com/science/article/pii/S0378775314004066&lt;/url&gt;&lt;/related-urls&gt;&lt;/urls&gt;&lt;electronic-resource-num&gt;https://doi.org/10.1016/j.jpowsour.2014.03.08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7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1.99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6.98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.63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1.95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7.14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2.28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5.8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A4D86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66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3</w:t>
            </w:r>
          </w:p>
        </w:tc>
        <w:tc>
          <w:tcPr>
            <w:tcW w:w="11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157" w:type="dxa"/>
            <w:noWrap/>
            <w:hideMark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0.94</w:t>
            </w:r>
          </w:p>
        </w:tc>
        <w:tc>
          <w:tcPr>
            <w:tcW w:w="986" w:type="dxa"/>
            <w:vMerge/>
          </w:tcPr>
          <w:p w:rsidR="00CA4D86" w:rsidRPr="0081079B" w:rsidRDefault="00CA4D86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7.4</w:t>
            </w:r>
          </w:p>
        </w:tc>
        <w:tc>
          <w:tcPr>
            <w:tcW w:w="986" w:type="dxa"/>
            <w:vMerge w:val="restart"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077BCF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un&lt;/Author&gt;&lt;Year&gt;2012&lt;/Year&gt;&lt;RecNum&gt;359&lt;/RecNum&gt;&lt;DisplayText&gt;&lt;style font="Times New Roman" size="12"&gt;[66]&lt;/style&gt;&lt;/DisplayText&gt;&lt;record&gt;&lt;rec-number&gt;359&lt;/rec-number&gt;&lt;foreign-keys&gt;&lt;key app="EN" db-id="t9sta00wv2ffzhezavnxzpz4etswst5vwppv" timestamp="1640855811"&gt;359&lt;/key&gt;&lt;/foreign-keys&gt;&lt;ref-type name="Journal Article"&gt;17&lt;/ref-type&gt;&lt;contributors&gt;&lt;authors&gt;&lt;author&gt;Sun, Yang-Kook&lt;/author&gt;&lt;author&gt;Chen, Zonghai&lt;/author&gt;&lt;author&gt;Noh, Hyung-Joo&lt;/author&gt;&lt;author&gt;Lee, Dong-Ju&lt;/author&gt;&lt;author&gt;Jung, Hun-Gi&lt;/author&gt;&lt;author&gt;Ren, Yang&lt;/author&gt;&lt;author&gt;Wang, Steve&lt;/author&gt;&lt;author&gt;Yoon, Chong Seung&lt;/author&gt;&lt;author&gt;Myung, Seung-Taek&lt;/author&gt;&lt;author&gt;Amine, Khalil&lt;/author&gt;&lt;/authors&gt;&lt;/contributors&gt;&lt;titles&gt;&lt;title&gt;Nanostructured high-energy cathode materials for advanced lithium batteries&lt;/title&gt;&lt;secondary-title&gt;Nature Materials&lt;/secondary-title&gt;&lt;/titles&gt;&lt;periodical&gt;&lt;full-title&gt;Nature Materials&lt;/full-title&gt;&lt;abbr-1&gt;Nat. Mater.&lt;/abbr-1&gt;&lt;/periodical&gt;&lt;pages&gt;942-947&lt;/pages&gt;&lt;volume&gt;11&lt;/volume&gt;&lt;number&gt;11&lt;/number&gt;&lt;dates&gt;&lt;year&gt;2012&lt;/year&gt;&lt;pub-dates&gt;&lt;date&gt;2012/11/01&lt;/date&gt;&lt;/pub-dates&gt;&lt;/dates&gt;&lt;isbn&gt;1476-4660&lt;/isbn&gt;&lt;urls&gt;&lt;related-urls&gt;&lt;url&gt;https://doi.org/10.1038/nmat3435&lt;/url&gt;&lt;/related-urls&gt;&lt;/urls&gt;&lt;electronic-resource-num&gt;10.1038/nmat343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0.5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8.7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0.7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5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5.4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8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5</w:t>
            </w:r>
          </w:p>
        </w:tc>
        <w:tc>
          <w:tcPr>
            <w:tcW w:w="986" w:type="dxa"/>
            <w:vMerge w:val="restart"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18&lt;/Year&gt;&lt;RecNum&gt;360&lt;/RecNum&gt;&lt;DisplayText&gt;&lt;style font="Times New Roman" size="12"&gt;[67]&lt;/style&gt;&lt;/DisplayText&gt;&lt;record&gt;&lt;rec-number&gt;360&lt;/rec-number&gt;&lt;foreign-keys&gt;&lt;key app="EN" db-id="t9sta00wv2ffzhezavnxzpz4etswst5vwppv" timestamp="1640855863"&gt;360&lt;/key&gt;&lt;/foreign-keys&gt;&lt;ref-type name="Journal Article"&gt;17&lt;/ref-type&gt;&lt;contributors&gt;&lt;authors&gt;&lt;author&gt;Zhao, Wengao&lt;/author&gt;&lt;author&gt;Zheng, Jianming&lt;/author&gt;&lt;author&gt;Zou, Lianfeng&lt;/author&gt;&lt;author&gt;Jia, Haiping&lt;/author&gt;&lt;author&gt;Liu, Bin&lt;/author&gt;&lt;author&gt;Wang, Hui&lt;/author&gt;&lt;author&gt;Engelhard, Mark H.&lt;/author&gt;&lt;author&gt;Wang, Chongmin&lt;/author&gt;&lt;author&gt;Xu, Wu&lt;/author&gt;&lt;author&gt;Yang, Yong&lt;/author&gt;&lt;author&gt;Zhang, Ji-Guang&lt;/author&gt;&lt;/authors&gt;&lt;/contributors&gt;&lt;titles&gt;&lt;title&gt;High Voltage Operation of Ni-Rich NMC Cathodes Enabled by Stable Electrode/Electrolyte Interphases&lt;/title&gt;&lt;secondary-title&gt;Advanced Energy Materials&lt;/secondary-title&gt;&lt;/titles&gt;&lt;periodical&gt;&lt;full-title&gt;Advanced Energy Materials&lt;/full-title&gt;&lt;abbr-1&gt;Adv. Energy Mater.&lt;/abbr-1&gt;&lt;/periodical&gt;&lt;pages&gt;1800297&lt;/pages&gt;&lt;volume&gt;8&lt;/volume&gt;&lt;number&gt;19&lt;/number&gt;&lt;dates&gt;&lt;year&gt;2018&lt;/year&gt;&lt;/dates&gt;&lt;isbn&gt;1614-6832&lt;/isbn&gt;&lt;urls&gt;&lt;related-urls&gt;&lt;url&gt;https://onlinelibrary.wiley.com/doi/abs/10.1002/aenm.201800297&lt;/url&gt;&lt;/related-urls&gt;&lt;/urls&gt;&lt;electronic-resource-num&gt;https://doi.org/10.1002/aenm.20180029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8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  <w:tc>
          <w:tcPr>
            <w:tcW w:w="986" w:type="dxa"/>
            <w:vMerge w:val="restart"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an&lt;/Author&gt;&lt;Year&gt;2011&lt;/Year&gt;&lt;RecNum&gt;361&lt;/RecNum&gt;&lt;DisplayText&gt;&lt;style font="Times New Roman" size="12"&gt;[99]&lt;/style&gt;&lt;/DisplayText&gt;&lt;record&gt;&lt;rec-number&gt;361&lt;/rec-number&gt;&lt;foreign-keys&gt;&lt;key app="EN" db-id="t9sta00wv2ffzhezavnxzpz4etswst5vwppv" timestamp="1640855906"&gt;361&lt;/key&gt;&lt;/foreign-keys&gt;&lt;ref-type name="Journal Article"&gt;17&lt;/ref-type&gt;&lt;contributors&gt;&lt;authors&gt;&lt;author&gt;Ban, Chunmei&lt;/author&gt;&lt;author&gt;li, Zheng&lt;/author&gt;&lt;author&gt;Wu, Zhuangchun&lt;/author&gt;&lt;author&gt;Kirkham, Melanie J.&lt;/author&gt;&lt;author&gt;Chen, Le&lt;/author&gt;&lt;author&gt;Jung, Yoon Seok&lt;/author&gt;&lt;author&gt;Payzant, E. Andrew&lt;/author&gt;&lt;author&gt;Yan, Yanfa&lt;/author&gt;&lt;author&gt;Whittingham, M. Stanley&lt;/author&gt;&lt;author&gt;Dillon, Anne C.&lt;/author&gt;&lt;/authors&gt;&lt;/contributors&gt;&lt;titles&gt;&lt;title&gt;Extremely Durable High-Rate Capability of a LiNi0.4Mn0.4Co0.2O2 Cathode Enabled with Single-Walled Carbon Nanotubes&lt;/title&gt;&lt;secondary-title&gt;Advanced Energy Materials&lt;/secondary-title&gt;&lt;/titles&gt;&lt;periodical&gt;&lt;full-title&gt;Advanced Energy Materials&lt;/full-title&gt;&lt;abbr-1&gt;Adv. Energy Mater.&lt;/abbr-1&gt;&lt;/periodical&gt;&lt;pages&gt;58-62&lt;/pages&gt;&lt;volume&gt;1&lt;/volume&gt;&lt;number&gt;1&lt;/number&gt;&lt;dates&gt;&lt;year&gt;2011&lt;/year&gt;&lt;/dates&gt;&lt;isbn&gt;1614-6832&lt;/isbn&gt;&lt;urls&gt;&lt;related-urls&gt;&lt;url&gt;https://onlinelibrary.wiley.com/doi/abs/10.1002/aenm.201000001&lt;/url&gt;&lt;/related-urls&gt;&lt;/urls&gt;&lt;electronic-resource-num&gt;https://doi.org/10.1002/aenm.20100000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9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.5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986" w:type="dxa"/>
            <w:vMerge w:val="restart"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o&lt;/Author&gt;&lt;Year&gt;2018&lt;/Year&gt;&lt;RecNum&gt;362&lt;/RecNum&gt;&lt;DisplayText&gt;&lt;style font="Times New Roman" size="12"&gt;[67]&lt;/style&gt;&lt;/DisplayText&gt;&lt;record&gt;&lt;rec-number&gt;362&lt;/rec-number&gt;&lt;foreign-keys&gt;&lt;key app="EN" db-id="t9sta00wv2ffzhezavnxzpz4etswst5vwppv" timestamp="1640856021"&gt;362&lt;/key&gt;&lt;/foreign-keys&gt;&lt;ref-type name="Journal Article"&gt;17&lt;/ref-type&gt;&lt;contributors&gt;&lt;authors&gt;&lt;author&gt;Zhao, Wengao&lt;/author&gt;&lt;author&gt;Zheng, Jianming&lt;/author&gt;&lt;author&gt;Zou, Lianfeng&lt;/author&gt;&lt;author&gt;Jia, Haiping&lt;/author&gt;&lt;author&gt;Liu, Bin&lt;/author&gt;&lt;author&gt;Wang, Hui&lt;/author&gt;&lt;author&gt;Engelhard, Mark H.&lt;/author&gt;&lt;author&gt;Wang, Chongmin&lt;/author&gt;&lt;author&gt;Xu, Wu&lt;/author&gt;&lt;author&gt;Yang, Yong&lt;/author&gt;&lt;author&gt;Zhang, Ji-Guang&lt;/author&gt;&lt;/authors&gt;&lt;/contributors&gt;&lt;titles&gt;&lt;title&gt;High Voltage Operation of Ni-Rich NMC Cathodes Enabled by Stable Electrode/Electrolyte Interphases&lt;/title&gt;&lt;secondary-title&gt;Advanced Energy Materials&lt;/secondary-title&gt;&lt;/titles&gt;&lt;periodical&gt;&lt;full-title&gt;Advanced Energy Materials&lt;/full-title&gt;&lt;abbr-1&gt;Adv. Energy Mater.&lt;/abbr-1&gt;&lt;/periodical&gt;&lt;pages&gt;1800297&lt;/pages&gt;&lt;volume&gt;8&lt;/volume&gt;&lt;number&gt;19&lt;/number&gt;&lt;dates&gt;&lt;year&gt;2018&lt;/year&gt;&lt;/dates&gt;&lt;isbn&gt;1614-6832&lt;/isbn&gt;&lt;urls&gt;&lt;related-urls&gt;&lt;url&gt;https://onlinelibrary.wiley.com/doi/abs/10.1002/aenm.201800297&lt;/url&gt;&lt;/related-urls&gt;&lt;/urls&gt;&lt;electronic-resource-num&gt;https://doi.org/10.1002/aenm.20180029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6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76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4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  <w:tc>
          <w:tcPr>
            <w:tcW w:w="986" w:type="dxa"/>
            <w:vMerge w:val="restart"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Qiao&lt;/Author&gt;&lt;Year&gt;2017&lt;/Year&gt;&lt;RecNum&gt;363&lt;/RecNum&gt;&lt;DisplayText&gt;&lt;style font="Times New Roman" size="12"&gt;[100]&lt;/style&gt;&lt;/DisplayText&gt;&lt;record&gt;&lt;rec-number&gt;363&lt;/rec-number&gt;&lt;foreign-keys&gt;&lt;key app="EN" db-id="t9sta00wv2ffzhezavnxzpz4etswst5vwppv" timestamp="1640856060"&gt;363&lt;/key&gt;&lt;/foreign-keys&gt;&lt;ref-type name="Journal Article"&gt;17&lt;/ref-type&gt;&lt;contributors&gt;&lt;authors&gt;&lt;author&gt;Qiao, Ruimin&lt;/author&gt;&lt;author&gt;Liu, Jun&lt;/author&gt;&lt;author&gt;Kourtakis, Kostantinos&lt;/author&gt;&lt;author&gt;Roelofs, Mark G.&lt;/author&gt;&lt;author&gt;Peterson, Darin L.&lt;/author&gt;&lt;author&gt;Duff, James P.&lt;/author&gt;&lt;author&gt;Deibler, Dean T.&lt;/author&gt;&lt;author&gt;Wray, L. Andrew&lt;/author&gt;&lt;author&gt;Yang, Wanli&lt;/author&gt;&lt;/authors&gt;&lt;/contributors&gt;&lt;titles&gt;&lt;title&gt;Transition-metal redox evolution in LiNi0.5Mn0.3Co0.2O2 electrodes at high potentials&lt;/title&gt;&lt;secondary-title&gt;Journal of Power Sources&lt;/secondary-title&gt;&lt;/titles&gt;&lt;periodical&gt;&lt;full-title&gt;Journal of Power Sources&lt;/full-title&gt;&lt;abbr-1&gt;J. Power Sources&lt;/abbr-1&gt;&lt;abbr-2&gt;J. Power Sources&lt;/abbr-2&gt;&lt;abbr-3&gt;J. Power Sources&lt;/abbr-3&gt;&lt;/periodical&gt;&lt;pages&gt;294-300&lt;/pages&gt;&lt;volume&gt;360&lt;/volume&gt;&lt;keywords&gt;&lt;keyword&gt;Lithium-ion batteries&lt;/keyword&gt;&lt;keyword&gt;LiNiMnCoO&lt;/keyword&gt;&lt;keyword&gt;High voltage&lt;/keyword&gt;&lt;keyword&gt;Soft x-ray spectroscopy&lt;/keyword&gt;&lt;/keywords&gt;&lt;dates&gt;&lt;year&gt;2017&lt;/year&gt;&lt;pub-dates&gt;&lt;date&gt;2017/08/31/&lt;/date&gt;&lt;/pub-dates&gt;&lt;/dates&gt;&lt;isbn&gt;0378-7753&lt;/isbn&gt;&lt;urls&gt;&lt;related-urls&gt;&lt;url&gt;https://www.sciencedirect.com/science/article/pii/S0378775317307814&lt;/url&gt;&lt;/related-urls&gt;&lt;/urls&gt;&lt;electronic-resource-num&gt;https://doi.org/10.1016/j.jpowsour.2017.06.009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5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30D93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1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70</w:t>
            </w:r>
          </w:p>
        </w:tc>
        <w:tc>
          <w:tcPr>
            <w:tcW w:w="1056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  <w:tc>
          <w:tcPr>
            <w:tcW w:w="986" w:type="dxa"/>
            <w:vMerge/>
          </w:tcPr>
          <w:p w:rsidR="00C30D93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  <w:tc>
          <w:tcPr>
            <w:tcW w:w="986" w:type="dxa"/>
          </w:tcPr>
          <w:p w:rsidR="0081079B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azmjoo Khollari&lt;/Author&gt;&lt;Year&gt;2019&lt;/Year&gt;&lt;RecNum&gt;364&lt;/RecNum&gt;&lt;DisplayText&gt;&lt;style font="Times New Roman" size="12"&gt;[101]&lt;/style&gt;&lt;/DisplayText&gt;&lt;record&gt;&lt;rec-number&gt;364&lt;/rec-number&gt;&lt;foreign-keys&gt;&lt;key app="EN" db-id="t9sta00wv2ffzhezavnxzpz4etswst5vwppv" timestamp="1640856095"&gt;364&lt;/key&gt;&lt;/foreign-keys&gt;&lt;ref-type name="Journal Article"&gt;17&lt;/ref-type&gt;&lt;contributors&gt;&lt;authors&gt;&lt;author&gt;Razmjoo Khollari, Mohammad Amin&lt;/author&gt;&lt;author&gt;Paknahad, Pouyan&lt;/author&gt;&lt;author&gt;Ghorbanzadeh, Milad&lt;/author&gt;&lt;/authors&gt;&lt;/contributors&gt;&lt;titles&gt;&lt;title&gt;Improvement of the electrochemical performance of a nickel rich LiNi0.5Co0.2Mn0.3O2 cathode material by reduced graphene oxide/SiO2 nanoparticle double-layer coating&lt;/title&gt;&lt;secondary-title&gt;New Journal of Chemistry&lt;/secondary-title&gt;&lt;/titles&gt;&lt;periodical&gt;&lt;full-title&gt;New Journal of Chemistry&lt;/full-title&gt;&lt;abbr-1&gt;New J. Chem.&lt;/abbr-1&gt;&lt;/periodical&gt;&lt;pages&gt;2766-2775&lt;/pages&gt;&lt;volume&gt;43&lt;/volume&gt;&lt;number&gt;6&lt;/number&gt;&lt;dates&gt;&lt;year&gt;2019&lt;/year&gt;&lt;/dates&gt;&lt;publisher&gt;The Royal Society of Chemistry&lt;/publisher&gt;&lt;isbn&gt;1144-0546&lt;/isbn&gt;&lt;work-type&gt;10.1039/C8NJ05835K&lt;/work-type&gt;&lt;urls&gt;&lt;related-urls&gt;&lt;url&gt;http://dx.doi.org/10.1039/C8NJ05835K&lt;/url&gt;&lt;/related-urls&gt;&lt;/urls&gt;&lt;electronic-resource-num&gt;10.1039/C8NJ05835K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1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.5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7.1</w:t>
            </w:r>
          </w:p>
        </w:tc>
        <w:tc>
          <w:tcPr>
            <w:tcW w:w="986" w:type="dxa"/>
          </w:tcPr>
          <w:p w:rsidR="0081079B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ong&lt;/Author&gt;&lt;Year&gt;2019&lt;/Year&gt;&lt;RecNum&gt;365&lt;/RecNum&gt;&lt;DisplayText&gt;&lt;style font="Times New Roman" size="12"&gt;[102]&lt;/style&gt;&lt;/DisplayText&gt;&lt;record&gt;&lt;rec-number&gt;365&lt;/rec-number&gt;&lt;foreign-keys&gt;&lt;key app="EN" db-id="t9sta00wv2ffzhezavnxzpz4etswst5vwppv" timestamp="1640856216"&gt;365&lt;/key&gt;&lt;/foreign-keys&gt;&lt;ref-type name="Journal Article"&gt;17&lt;/ref-type&gt;&lt;contributors&gt;&lt;authors&gt;&lt;author&gt;Song, Liubin&lt;/author&gt;&lt;author&gt;Li, Xinyu&lt;/author&gt;&lt;author&gt;Xiao, Zhongliang&lt;/author&gt;&lt;author&gt;Li, Lingjun&lt;/author&gt;&lt;author&gt;Cao, Zhong&lt;/author&gt;&lt;author&gt;Zhu, Huali&lt;/author&gt;&lt;/authors&gt;&lt;/contributors&gt;&lt;titles&gt;&lt;title&gt;Effect of Zr doping and Li2O-2B2O3 layer on the structural electrochemical properties of LiNi0.5Co0.2Mn0.3O2 cathode material: experiments and first-principle calculations&lt;/title&gt;&lt;secondary-title&gt;Ionics&lt;/secondary-title&gt;&lt;/titles&gt;&lt;periodical&gt;&lt;full-title&gt;Ionics&lt;/full-title&gt;&lt;/periodical&gt;&lt;pages&gt;2017-2026&lt;/pages&gt;&lt;volume&gt;25&lt;/volume&gt;&lt;number&gt;5&lt;/number&gt;&lt;dates&gt;&lt;year&gt;2019&lt;/year&gt;&lt;pub-dates&gt;&lt;date&gt;2019/05/01&lt;/date&gt;&lt;/pub-dates&gt;&lt;/dates&gt;&lt;isbn&gt;1862-0760&lt;/isbn&gt;&lt;urls&gt;&lt;related-urls&gt;&lt;url&gt;https://doi.org/10.1007/s11581-018-2636-x&lt;/url&gt;&lt;/related-urls&gt;&lt;/urls&gt;&lt;electronic-resource-num&gt;10.1007/s11581-018-2636-x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2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.16</w:t>
            </w:r>
          </w:p>
        </w:tc>
        <w:tc>
          <w:tcPr>
            <w:tcW w:w="986" w:type="dxa"/>
          </w:tcPr>
          <w:p w:rsidR="0081079B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&lt;/Author&gt;&lt;Year&gt;2019&lt;/Year&gt;&lt;RecNum&gt;366&lt;/RecNum&gt;&lt;DisplayText&gt;&lt;style font="Times New Roman" size="12"&gt;[103]&lt;/style&gt;&lt;/DisplayText&gt;&lt;record&gt;&lt;rec-number&gt;366&lt;/rec-number&gt;&lt;foreign-keys&gt;&lt;key app="EN" db-id="t9sta00wv2ffzhezavnxzpz4etswst5vwppv" timestamp="1640856238"&gt;366&lt;/key&gt;&lt;/foreign-keys&gt;&lt;ref-type name="Journal Article"&gt;17&lt;/ref-type&gt;&lt;contributors&gt;&lt;authors&gt;&lt;author&gt;Li, Liansheng&lt;/author&gt;&lt;author&gt;Zhang, Zhen&lt;/author&gt;&lt;author&gt;Fu, Sihan&lt;/author&gt;&lt;author&gt;Liu, Zongze&lt;/author&gt;&lt;/authors&gt;&lt;/contributors&gt;&lt;titles&gt;&lt;title&gt;F127-assisted synthesis of LiNi0.5Co0.2Mn0.3O1.99F0.01 as a high rate and long lifespan cathode material for lithium-ion batteries&lt;/title&gt;&lt;secondary-title&gt;Applied Surface Science&lt;/secondary-title&gt;&lt;/titles&gt;&lt;periodical&gt;&lt;full-title&gt;Applied Surface Science&lt;/full-title&gt;&lt;/periodical&gt;&lt;pages&gt;1061-1071&lt;/pages&gt;&lt;volume&gt;476&lt;/volume&gt;&lt;keywords&gt;&lt;keyword&gt;F127 surfactant&lt;/keyword&gt;&lt;keyword&gt;F-doping&lt;/keyword&gt;&lt;keyword&gt;Co-modification&lt;/keyword&gt;&lt;keyword&gt;High-performance&lt;/keyword&gt;&lt;keyword&gt;LiNiCoMnO&lt;/keyword&gt;&lt;/keywords&gt;&lt;dates&gt;&lt;year&gt;2019&lt;/year&gt;&lt;pub-dates&gt;&lt;date&gt;2019/05/15/&lt;/date&gt;&lt;/pub-dates&gt;&lt;/dates&gt;&lt;isbn&gt;0169-4332&lt;/isbn&gt;&lt;urls&gt;&lt;related-urls&gt;&lt;url&gt;https://www.sciencedirect.com/science/article/pii/S016943321930159X&lt;/url&gt;&lt;/related-urls&gt;&lt;/urls&gt;&lt;electronic-resource-num&gt;https://doi.org/10.1016/j.apsusc.2019.01.160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81079B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4</w:t>
            </w:r>
          </w:p>
        </w:tc>
        <w:tc>
          <w:tcPr>
            <w:tcW w:w="664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6</w:t>
            </w:r>
          </w:p>
        </w:tc>
        <w:tc>
          <w:tcPr>
            <w:tcW w:w="7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1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60</w:t>
            </w:r>
          </w:p>
        </w:tc>
        <w:tc>
          <w:tcPr>
            <w:tcW w:w="1056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81079B" w:rsidRPr="0081079B" w:rsidRDefault="0081079B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4.6</w:t>
            </w:r>
          </w:p>
        </w:tc>
        <w:tc>
          <w:tcPr>
            <w:tcW w:w="986" w:type="dxa"/>
          </w:tcPr>
          <w:p w:rsidR="0081079B" w:rsidRPr="0081079B" w:rsidRDefault="00C30D93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im&lt;/Author&gt;&lt;Year&gt;2019&lt;/Year&gt;&lt;RecNum&gt;367&lt;/RecNum&gt;&lt;DisplayText&gt;&lt;style font="Times New Roman" size="12"&gt;[104]&lt;/style&gt;&lt;/DisplayText&gt;&lt;record&gt;&lt;rec-number&gt;367&lt;/rec-number&gt;&lt;foreign-keys&gt;&lt;key app="EN" db-id="t9sta00wv2ffzhezavnxzpz4etswst5vwppv" timestamp="1640856256"&gt;367&lt;/key&gt;&lt;/foreign-keys&gt;&lt;ref-type name="Journal Article"&gt;17&lt;/ref-type&gt;&lt;contributors&gt;&lt;authors&gt;&lt;author&gt;Sim, Seoung-Ju&lt;/author&gt;&lt;author&gt;Lee, Seung-Hwan&lt;/author&gt;&lt;author&gt;Jin, Bong-Soo&lt;/author&gt;&lt;author&gt;Kim, Hyun-Soo&lt;/author&gt;&lt;/authors&gt;&lt;/contributors&gt;&lt;titles&gt;&lt;title&gt;Improving the electrochemical performances using a V-doped Ni-rich NCM cathode&lt;/title&gt;&lt;secondary-title&gt;Scientific Reports&lt;/secondary-title&gt;&lt;/titles&gt;&lt;periodical&gt;&lt;full-title&gt;Scientific Reports&lt;/full-title&gt;&lt;abbr-1&gt;Sci. Rep.&lt;/abbr-1&gt;&lt;abbr-2&gt;Sci. Rep.&lt;/abbr-2&gt;&lt;/periodical&gt;&lt;pages&gt;8952&lt;/pages&gt;&lt;volume&gt;9&lt;/volume&gt;&lt;number&gt;1&lt;/number&gt;&lt;dates&gt;&lt;year&gt;2019&lt;/year&gt;&lt;pub-dates&gt;&lt;date&gt;2019/06/20&lt;/date&gt;&lt;/pub-dates&gt;&lt;/dates&gt;&lt;isbn&gt;2045-2322&lt;/isbn&gt;&lt;urls&gt;&lt;related-urls&gt;&lt;url&gt;https://doi.org/10.1038/s41598-019-45556-7&lt;/url&gt;&lt;/related-urls&gt;&lt;/urls&gt;&lt;electronic-resource-num&gt;10.1038/s41598-019-45556-7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4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2.6</w:t>
            </w:r>
          </w:p>
        </w:tc>
        <w:tc>
          <w:tcPr>
            <w:tcW w:w="986" w:type="dxa"/>
            <w:vMerge w:val="restart"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ang&lt;/Author&gt;&lt;Year&gt;2019&lt;/Year&gt;&lt;RecNum&gt;368&lt;/RecNum&gt;&lt;DisplayText&gt;&lt;style font="Times New Roman" size="12"&gt;[105]&lt;/style&gt;&lt;/DisplayText&gt;&lt;record&gt;&lt;rec-number&gt;368&lt;/rec-number&gt;&lt;foreign-keys&gt;&lt;key app="EN" db-id="t9sta00wv2ffzhezavnxzpz4etswst5vwppv" timestamp="1640856280"&gt;368&lt;/key&gt;&lt;/foreign-keys&gt;&lt;ref-type name="Journal Article"&gt;17&lt;/ref-type&gt;&lt;contributors&gt;&lt;authors&gt;&lt;author&gt;Zhang, Meiling&lt;/author&gt;&lt;author&gt;Zhao, Hongyuan&lt;/author&gt;&lt;author&gt;Tan, Ming&lt;/author&gt;&lt;author&gt;Liu, Jintao&lt;/author&gt;&lt;author&gt;Hu, Youzuo&lt;/author&gt;&lt;author&gt;Liu, Shanshan&lt;/author&gt;&lt;author&gt;Shu, Xiaohui&lt;/author&gt;&lt;author&gt;Li, Hao&lt;/author&gt;&lt;author&gt;Ran, Qiwen&lt;/author&gt;&lt;author&gt;Cai, Jingjing&lt;/author&gt;&lt;author&gt;Liu, Xingquan&lt;/author&gt;&lt;/authors&gt;&lt;/contributors&gt;&lt;titles&gt;&lt;title&gt;Yttrium modified Ni-rich LiNi0.8Co0.1Mn0.1O2 with enhanced electrochemical performance as high energy density cathode material at 4.5 V high voltage&lt;/title&gt;&lt;secondary-title&gt;Journal of Alloys and Compounds&lt;/secondary-title&gt;&lt;/titles&gt;&lt;periodical&gt;&lt;full-title&gt;Journal of Alloys and Compounds&lt;/full-title&gt;&lt;abbr-1&gt;J. Alloys Compd.&lt;/abbr-1&gt;&lt;/periodical&gt;&lt;pages&gt;82-92&lt;/pages&gt;&lt;volume&gt;774&lt;/volume&gt;&lt;keywords&gt;&lt;keyword&gt;Ni-rich cathode&lt;/keyword&gt;&lt;keyword&gt;Yttrium modification&lt;/keyword&gt;&lt;keyword&gt;LiYO&lt;/keyword&gt;&lt;keyword&gt;Gradient doping&lt;/keyword&gt;&lt;keyword&gt;High voltage&lt;/keyword&gt;&lt;/keywords&gt;&lt;dates&gt;&lt;year&gt;2019&lt;/year&gt;&lt;pub-dates&gt;&lt;date&gt;2019/02/05/&lt;/date&gt;&lt;/pub-dates&gt;&lt;/dates&gt;&lt;isbn&gt;0925-8388&lt;/isbn&gt;&lt;urls&gt;&lt;related-urls&gt;&lt;url&gt;https://www.sciencedirect.com/science/article/pii/S0925838818335333&lt;/url&gt;&lt;/related-urls&gt;&lt;/urls&gt;&lt;electronic-resource-num&gt;https://doi.org/10.1016/j.jallcom.2018.09.281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.6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8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7.4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5.3</w:t>
            </w:r>
          </w:p>
        </w:tc>
        <w:tc>
          <w:tcPr>
            <w:tcW w:w="986" w:type="dxa"/>
            <w:vMerge w:val="restart"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oon&lt;/Author&gt;&lt;Year&gt;2014&lt;/Year&gt;&lt;RecNum&gt;369&lt;/RecNum&gt;&lt;DisplayText&gt;&lt;style font="Times New Roman" size="12"&gt;[106]&lt;/style&gt;&lt;/DisplayText&gt;&lt;record&gt;&lt;rec-number&gt;369&lt;/rec-number&gt;&lt;foreign-keys&gt;&lt;key app="EN" db-id="t9sta00wv2ffzhezavnxzpz4etswst5vwppv" timestamp="1640856311"&gt;369&lt;/key&gt;&lt;/foreign-keys&gt;&lt;ref-type name="Journal Article"&gt;17&lt;/ref-type&gt;&lt;contributors&gt;&lt;authors&gt;&lt;author&gt;Yoon, Sung-Jun&lt;/author&gt;&lt;author&gt;Park, Kang-Joon&lt;/author&gt;&lt;author&gt;Lim, Byung-Beom&lt;/author&gt;&lt;author&gt;Yoon, Chong S.&lt;/author&gt;&lt;author&gt;Sun, Yang-Kook&lt;/author&gt;&lt;/authors&gt;&lt;/contributors&gt;&lt;titles&gt;&lt;title&gt;Improved Performances of Li[Ni0.65Co0.08Mn0.27]O2Cathode Material with Full Concentration Gradient for Li-Ion Batterie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3059-A3063&lt;/pages&gt;&lt;volume&gt;162&lt;/volume&gt;&lt;number&gt;2&lt;/number&gt;&lt;dates&gt;&lt;year&gt;2014&lt;/year&gt;&lt;pub-dates&gt;&lt;date&gt;2014/12/26&lt;/date&gt;&lt;/pub-dates&gt;&lt;/dates&gt;&lt;publisher&gt;The Electrochemical Society&lt;/publisher&gt;&lt;isbn&gt;0013-4651&amp;#xD;1945-7111&lt;/isbn&gt;&lt;urls&gt;&lt;related-urls&gt;&lt;url&gt;http://dx.doi.org/10.1149/2.0101502jes&lt;/url&gt;&lt;/related-urls&gt;&lt;/urls&gt;&lt;electronic-resource-num&gt;10.1149/2.0101502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1.3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986" w:type="dxa"/>
            <w:vMerge w:val="restart"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Erickson&lt;/Author&gt;&lt;Year&gt;2016&lt;/Year&gt;&lt;RecNum&gt;370&lt;/RecNum&gt;&lt;DisplayText&gt;&lt;style font="Times New Roman" size="12"&gt;[59]&lt;/style&gt;&lt;/DisplayText&gt;&lt;record&gt;&lt;rec-number&gt;370&lt;/rec-number&gt;&lt;foreign-keys&gt;&lt;key app="EN" db-id="t9sta00wv2ffzhezavnxzpz4etswst5vwppv" timestamp="1640856353"&gt;370&lt;/key&gt;&lt;/foreign-keys&gt;&lt;ref-type name="Journal Article"&gt;17&lt;/ref-type&gt;&lt;contributors&gt;&lt;authors&gt;&lt;author&gt;Erickson, Evan M.&lt;/author&gt;&lt;author&gt;Bouzaglo, Hana&lt;/author&gt;&lt;author&gt;Sclar, Hadar&lt;/author&gt;&lt;author&gt;Park, Kang-Joon&lt;/author&gt;&lt;author&gt;Lim, Byung-Beom&lt;/author&gt;&lt;author&gt;Schipper, Florian&lt;/author&gt;&lt;author&gt;Ghanty, Chandan&lt;/author&gt;&lt;author&gt;Grinblat, Judith&lt;/author&gt;&lt;author&gt;Markovsky, Boris&lt;/author&gt;&lt;author&gt;Sun, Yang-Kook&lt;/author&gt;&lt;author&gt;Aurbach, Doron&lt;/author&gt;&lt;/authors&gt;&lt;/contributors&gt;&lt;titles&gt;&lt;title&gt;Synthesis and Electrochemical Performance of Nickel-Rich Layered-Structure LiNi0.65Co0.08Mn0.27O2Cathode Materials Comprising Particles with Ni and Mn Full Concentration Gradients&lt;/title&gt;&lt;secondary-title&gt;Journal of The Electrochemical Society&lt;/secondary-title&gt;&lt;/titles&gt;&lt;periodical&gt;&lt;full-title&gt;Journal of the Electrochemical Society&lt;/full-title&gt;&lt;abbr-1&gt;J. Electrochem. Soc.&lt;/abbr-1&gt;&lt;/periodical&gt;&lt;pages&gt;A1348-A1358&lt;/pages&gt;&lt;volume&gt;163&lt;/volume&gt;&lt;number&gt;7&lt;/number&gt;&lt;dates&gt;&lt;year&gt;2016&lt;/year&gt;&lt;/dates&gt;&lt;publisher&gt;The Electrochemical Society&lt;/publisher&gt;&lt;isbn&gt;0013-4651&amp;#xD;1945-7111&lt;/isbn&gt;&lt;urls&gt;&lt;related-urls&gt;&lt;url&gt;http://dx.doi.org/10.1149/2.0951607jes&lt;/url&gt;&lt;/related-urls&gt;&lt;/urls&gt;&lt;electronic-resource-num&gt;10.1149/2.0951607jes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5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5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4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7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1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1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5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4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4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62981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5</w:t>
            </w:r>
          </w:p>
        </w:tc>
        <w:tc>
          <w:tcPr>
            <w:tcW w:w="664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66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7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70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40</w:t>
            </w:r>
          </w:p>
        </w:tc>
        <w:tc>
          <w:tcPr>
            <w:tcW w:w="1056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45</w:t>
            </w:r>
          </w:p>
        </w:tc>
        <w:tc>
          <w:tcPr>
            <w:tcW w:w="923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986" w:type="dxa"/>
            <w:vMerge/>
          </w:tcPr>
          <w:p w:rsidR="00C62981" w:rsidRPr="0081079B" w:rsidRDefault="00C62981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8.9</w:t>
            </w:r>
          </w:p>
        </w:tc>
        <w:tc>
          <w:tcPr>
            <w:tcW w:w="986" w:type="dxa"/>
            <w:vMerge w:val="restart"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Yang&lt;/Author&gt;&lt;Year&gt;2019&lt;/Year&gt;&lt;RecNum&gt;371&lt;/RecNum&gt;&lt;DisplayText&gt;&lt;style font="Times New Roman" size="12"&gt;[107]&lt;/style&gt;&lt;/DisplayText&gt;&lt;record&gt;&lt;rec-number&gt;371&lt;/rec-number&gt;&lt;foreign-keys&gt;&lt;key app="EN" db-id="t9sta00wv2ffzhezavnxzpz4etswst5vwppv" timestamp="1640856453"&gt;371&lt;/key&gt;&lt;/foreign-keys&gt;&lt;ref-type name="Journal Article"&gt;17&lt;/ref-type&gt;&lt;contributors&gt;&lt;authors&gt;&lt;author&gt;Yang, Zhiru&lt;/author&gt;&lt;author&gt;Bao, Liying&lt;/author&gt;&lt;author&gt;Li, Weikang&lt;/author&gt;&lt;author&gt;Chen, Lai&lt;/author&gt;&lt;author&gt;Su, Yuefeng&lt;/author&gt;&lt;author&gt;Lu, Yun&lt;/author&gt;&lt;author&gt;Chen, Gang&lt;/author&gt;&lt;author&gt;Liu, Na&lt;/author&gt;&lt;author&gt;Zhang, Qiyu&lt;/author&gt;&lt;author&gt;Chen, Renjie&lt;/author&gt;&lt;author&gt;Chen, Shi&lt;/author&gt;&lt;author&gt;Wu, Feng&lt;/author&gt;&lt;/authors&gt;&lt;/contributors&gt;&lt;titles&gt;&lt;title&gt;Synthesizing LiNi0.8Co0.1Mn0.1O2 with novel shell-pore structure for enhanced rate performance&lt;/title&gt;&lt;secondary-title&gt;Journal of Alloys and Compounds&lt;/secondary-title&gt;&lt;/titles&gt;&lt;periodical&gt;&lt;full-title&gt;Journal of Alloys and Compounds&lt;/full-title&gt;&lt;abbr-1&gt;J. Alloys Compd.&lt;/abbr-1&gt;&lt;/periodical&gt;&lt;pages&gt;736-743&lt;/pages&gt;&lt;volume&gt;789&lt;/volume&gt;&lt;keywords&gt;&lt;keyword&gt;LiNiCoMnO&lt;/keyword&gt;&lt;keyword&gt;Shell-pore structure&lt;/keyword&gt;&lt;keyword&gt;Particle size&lt;/keyword&gt;&lt;keyword&gt;Rate performance&lt;/keyword&gt;&lt;/keywords&gt;&lt;dates&gt;&lt;year&gt;2019&lt;/year&gt;&lt;pub-dates&gt;&lt;date&gt;2019/06/15/&lt;/date&gt;&lt;/pub-dates&gt;&lt;/dates&gt;&lt;isbn&gt;0925-8388&lt;/isbn&gt;&lt;urls&gt;&lt;related-urls&gt;&lt;url&gt;https://www.sciencedirect.com/science/article/pii/S0925838819309326&lt;/url&gt;&lt;/related-urls&gt;&lt;/urls&gt;&lt;electronic-resource-num&gt;https://doi.org/10.1016/j.jallcom.2019.03.125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7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9.7</w:t>
            </w:r>
          </w:p>
        </w:tc>
        <w:tc>
          <w:tcPr>
            <w:tcW w:w="986" w:type="dxa"/>
            <w:vMerge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7.3</w:t>
            </w:r>
          </w:p>
        </w:tc>
        <w:tc>
          <w:tcPr>
            <w:tcW w:w="986" w:type="dxa"/>
            <w:vMerge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4.1</w:t>
            </w:r>
          </w:p>
        </w:tc>
        <w:tc>
          <w:tcPr>
            <w:tcW w:w="986" w:type="dxa"/>
            <w:vMerge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8.7</w:t>
            </w:r>
          </w:p>
        </w:tc>
        <w:tc>
          <w:tcPr>
            <w:tcW w:w="986" w:type="dxa"/>
            <w:vMerge w:val="restart"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3922F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iang&lt;/Author&gt;&lt;Year&gt;2019&lt;/Year&gt;&lt;RecNum&gt;372&lt;/RecNum&gt;&lt;DisplayText&gt;&lt;style font="Times New Roman" size="12"&gt;[108]&lt;/style&gt;&lt;/DisplayText&gt;&lt;record&gt;&lt;rec-number&gt;372&lt;/rec-number&gt;&lt;foreign-keys&gt;&lt;key app="EN" db-id="t9sta00wv2ffzhezavnxzpz4etswst5vwppv" timestamp="1640856481"&gt;372&lt;/key&gt;&lt;/foreign-keys&gt;&lt;ref-type name="Journal Article"&gt;17&lt;/ref-type&gt;&lt;contributors&gt;&lt;authors&gt;&lt;author&gt;Jiang, Y. P.&lt;/author&gt;&lt;author&gt;Liu, Z. H.&lt;/author&gt;&lt;author&gt;Zhang, Y. Z.&lt;/author&gt;&lt;author&gt;Hu, H. L.&lt;/author&gt;&lt;author&gt;Teng, X. G.&lt;/author&gt;&lt;author&gt;Wang, D. L.&lt;/author&gt;&lt;author&gt;Gao, P.&lt;/author&gt;&lt;author&gt;Zhu, Y. M.&lt;/author&gt;&lt;/authors&gt;&lt;/contributors&gt;&lt;titles&gt;&lt;title&gt;Full-gradient structured LiNi0.8Co0.1Mn0.1O2 cathode material with improved rate and cycle performance for lithium ion batteries&lt;/title&gt;&lt;secondary-title&gt;Electrochimica Acta&lt;/secondary-title&gt;&lt;alt-title&gt;Electrochim. Acta&lt;/alt-title&gt;&lt;/titles&gt;&lt;periodical&gt;&lt;full-title&gt;Electrochimica Acta&lt;/full-title&gt;&lt;abbr-1&gt;Electrochim. Acta&lt;/abbr-1&gt;&lt;/periodical&gt;&lt;alt-periodical&gt;&lt;full-title&gt;Electrochimica Acta&lt;/full-title&gt;&lt;abbr-1&gt;Electrochim. Acta&lt;/abbr-1&gt;&lt;/alt-periodical&gt;&lt;pages&gt;74-85&lt;/pages&gt;&lt;volume&gt;309&lt;/volume&gt;&lt;keywords&gt;&lt;keyword&gt;Li-ion battery&lt;/keyword&gt;&lt;keyword&gt;Nickel-rich cathode material&lt;/keyword&gt;&lt;keyword&gt;LiNi0.8Co0.1Mn0.1O2&lt;/keyword&gt;&lt;keyword&gt;Full-gradient structure&lt;/keyword&gt;&lt;keyword&gt;A novel co-precipitation method&lt;/keyword&gt;&lt;/keywords&gt;&lt;dates&gt;&lt;year&gt;2019&lt;/year&gt;&lt;/dates&gt;&lt;isbn&gt;0013-4686&lt;/isbn&gt;&lt;urls&gt;&lt;related-urls&gt;&lt;url&gt;https://www.cheric.org/research/tech/periodicals/view.php?seq=1722343&lt;/url&gt;&lt;/related-urls&gt;&lt;/urls&gt;&lt;electronic-resource-num&gt;10.1016/j.electacta.2019.04.058&lt;/electronic-resource-num&gt;&lt;language&gt;Multi-Language&lt;/language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8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9.6</w:t>
            </w:r>
          </w:p>
        </w:tc>
        <w:tc>
          <w:tcPr>
            <w:tcW w:w="986" w:type="dxa"/>
            <w:vMerge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15872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11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7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56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57" w:type="dxa"/>
            <w:noWrap/>
            <w:hideMark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.1</w:t>
            </w:r>
          </w:p>
        </w:tc>
        <w:tc>
          <w:tcPr>
            <w:tcW w:w="986" w:type="dxa"/>
            <w:vMerge/>
          </w:tcPr>
          <w:p w:rsidR="00915872" w:rsidRPr="0081079B" w:rsidRDefault="00915872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986" w:type="dxa"/>
            <w:vMerge w:val="restart"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en&lt;/Author&gt;&lt;Year&gt;2018&lt;/Year&gt;&lt;RecNum&gt;373&lt;/RecNum&gt;&lt;DisplayText&gt;&lt;style font="Times New Roman" size="12"&gt;[109]&lt;/style&gt;&lt;/DisplayText&gt;&lt;record&gt;&lt;rec-number&gt;373&lt;/rec-number&gt;&lt;foreign-keys&gt;&lt;key app="EN" db-id="t9sta00wv2ffzhezavnxzpz4etswst5vwppv" timestamp="1640856768"&gt;373&lt;/key&gt;&lt;/foreign-keys&gt;&lt;ref-type name="Journal Article"&gt;17&lt;/ref-type&gt;&lt;contributors&gt;&lt;authors&gt;&lt;author&gt;Chen, X. L.&lt;/author&gt;&lt;author&gt;Lu, W. Z.&lt;/author&gt;&lt;author&gt;Chen, C.&lt;/author&gt;&lt;author&gt;Xue, M. Z.&lt;/author&gt;&lt;/authors&gt;&lt;/contributors&gt;&lt;titles&gt;&lt;title&gt;Improved Electrochemical Performance of LiNi0.5Co0.2Mn0.3O2 Cathode with Different Carbon Additives for Lithium-ion Batteries&lt;/title&gt;&lt;secondary-title&gt;International Journal of Electrochemical Science&lt;/secondary-title&gt;&lt;/titles&gt;&lt;periodical&gt;&lt;full-title&gt;International Journal of Electrochemical Science&lt;/full-title&gt;&lt;abbr-1&gt;Int. J. Electrochem. Sci.&lt;/abbr-1&gt;&lt;/periodical&gt;&lt;pages&gt;296-304&lt;/pages&gt;&lt;volume&gt;13&lt;/volume&gt;&lt;number&gt;1&lt;/number&gt;&lt;dates&gt;&lt;year&gt;2018&lt;/year&gt;&lt;pub-dates&gt;&lt;date&gt;Jan&lt;/date&gt;&lt;/pub-dates&gt;&lt;/dates&gt;&lt;isbn&gt;1452-3981&lt;/isbn&gt;&lt;accession-num&gt;WOS:000428965800023&lt;/accession-num&gt;&lt;urls&gt;&lt;related-urls&gt;&lt;url&gt;&amp;lt;Go to ISI&amp;gt;://WOS:000428965800023&lt;/url&gt;&lt;/related-urls&gt;&lt;/urls&gt;&lt;electronic-resource-num&gt;10.20964/2018.01.42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09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5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2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15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7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.68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5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5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986" w:type="dxa"/>
            <w:vMerge w:val="restart"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Zhu&lt;/Author&gt;&lt;Year&gt;2019&lt;/Year&gt;&lt;RecNum&gt;374&lt;/RecNum&gt;&lt;DisplayText&gt;&lt;style font="Times New Roman" size="12"&gt;[110]&lt;/style&gt;&lt;/DisplayText&gt;&lt;record&gt;&lt;rec-number&gt;374&lt;/rec-number&gt;&lt;foreign-keys&gt;&lt;key app="EN" db-id="t9sta00wv2ffzhezavnxzpz4etswst5vwppv" timestamp="1640856976"&gt;374&lt;/key&gt;&lt;/foreign-keys&gt;&lt;ref-type name="Journal Article"&gt;17&lt;/ref-type&gt;&lt;contributors&gt;&lt;authors&gt;&lt;author&gt;Zhu, Jian&lt;/author&gt;&lt;author&gt;Chen, Guoying&lt;/author&gt;&lt;/authors&gt;&lt;/contributors&gt;&lt;titles&gt;&lt;title&gt;Single-crystal based studies for correlating the properties and high-voltage performance of Li[NixMnyCo1−x−y]O2 cathodes&lt;/title&gt;&lt;secondary-title&gt;Journal of Materials Chemistry A&lt;/secondary-title&gt;&lt;/titles&gt;&lt;periodical&gt;&lt;full-title&gt;Journal of Materials Chemistry A&lt;/full-title&gt;&lt;abbr-1&gt;J. Mater. Chem. A&lt;/abbr-1&gt;&lt;abbr-2&gt;J. Mater. Chem. A&lt;/abbr-2&gt;&lt;abbr-3&gt;J. Mater. Chem. A&lt;/abbr-3&gt;&lt;/periodical&gt;&lt;pages&gt;5463-5474&lt;/pages&gt;&lt;volume&gt;7&lt;/volume&gt;&lt;number&gt;10&lt;/number&gt;&lt;dates&gt;&lt;year&gt;2019&lt;/year&gt;&lt;/dates&gt;&lt;publisher&gt;The Royal Society of Chemistry&lt;/publisher&gt;&lt;isbn&gt;2050-7488&lt;/isbn&gt;&lt;work-type&gt;10.1039/C8TA10329A&lt;/work-type&gt;&lt;urls&gt;&lt;related-urls&gt;&lt;url&gt;http://dx.doi.org/10.1039/C8TA10329A&lt;/url&gt;&lt;/related-urls&gt;&lt;/urls&gt;&lt;electronic-resource-num&gt;10.1039/C8TA10329A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[110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6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19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41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8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6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90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50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3922FC" w:rsidRPr="0081079B" w:rsidTr="001822D4">
        <w:trPr>
          <w:trHeight w:val="315"/>
        </w:trPr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664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66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1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1070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7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850</w:t>
            </w:r>
          </w:p>
        </w:tc>
        <w:tc>
          <w:tcPr>
            <w:tcW w:w="1056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88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923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157" w:type="dxa"/>
            <w:noWrap/>
            <w:hideMark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1079B">
              <w:rPr>
                <w:rFonts w:ascii="Times New Roman" w:hAnsi="Times New Roman" w:cs="Times New Roman"/>
                <w:sz w:val="24"/>
                <w:szCs w:val="24"/>
              </w:rPr>
              <w:t>142</w:t>
            </w:r>
          </w:p>
        </w:tc>
        <w:tc>
          <w:tcPr>
            <w:tcW w:w="986" w:type="dxa"/>
            <w:vMerge/>
          </w:tcPr>
          <w:p w:rsidR="003922FC" w:rsidRPr="0081079B" w:rsidRDefault="003922FC" w:rsidP="0023552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81079B" w:rsidRDefault="0081079B" w:rsidP="0023552D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81079B" w:rsidRDefault="0081079B" w:rsidP="0023552D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52D" w:rsidRPr="00C4380A" w:rsidRDefault="0081079B" w:rsidP="00C4380A">
      <w:pPr>
        <w:rPr>
          <w:rFonts w:ascii="Times New Roman" w:hAnsi="Times New Roman" w:cs="Times New Roman"/>
          <w:b/>
          <w:sz w:val="24"/>
          <w:szCs w:val="24"/>
        </w:rPr>
      </w:pPr>
      <w:r w:rsidRPr="00C4380A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077BCF" w:rsidRPr="00077BCF" w:rsidRDefault="0023552D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077BCF" w:rsidRPr="00077BCF">
        <w:rPr>
          <w:rFonts w:ascii="Times New Roman" w:hAnsi="Times New Roman" w:cs="Times New Roman"/>
          <w:sz w:val="24"/>
        </w:rPr>
        <w:t>[</w:t>
      </w:r>
      <w:r w:rsidR="00077BCF" w:rsidRPr="00077BCF">
        <w:rPr>
          <w:sz w:val="24"/>
        </w:rPr>
        <w:t>1</w:t>
      </w:r>
      <w:r w:rsidR="00077BCF" w:rsidRPr="00077BCF">
        <w:rPr>
          <w:rFonts w:ascii="Times New Roman" w:hAnsi="Times New Roman" w:cs="Times New Roman"/>
          <w:sz w:val="24"/>
        </w:rPr>
        <w:t>]</w:t>
      </w:r>
      <w:r w:rsidR="00077BCF" w:rsidRPr="00077BCF">
        <w:rPr>
          <w:rFonts w:ascii="Times New Roman" w:hAnsi="Times New Roman" w:cs="Times New Roman"/>
          <w:sz w:val="24"/>
        </w:rPr>
        <w:tab/>
        <w:t>X.B. Zheng, X.H. Li, Z.J. Huang, B. Zhang, Z.X. Wang, H.J. Guo, and Z.H. Yang, Enhanced electrochemical performance of LiNi0.6Co0.2Mn0.2O2 cathode materials by ultrasonic-assisted co-precipitation method, J. Alloys Compd.  (2015) 607-61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S. Yoon, M.H. Choi, B.B. Lim, E.J. Lee, and Y.K. Sun, Review-High-Capacity Li Ni1-xCox/2Mnx/2 O-2 (x=0.1, 0.05, 0) Cathodes for Next-Generation Li-Ion Battery, J. Electrochem. Soc. 14 (2015) A2483-A248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Kim, H. Ma, H. Cha, H. Lee, J. Sung, M. Seo, P. Oh, M. Park, and J. Cho, A highly stabilized nickel-rich cathode material by nanoscale epitaxy control for high-energy lithium-ion batteries, Energy Environ. Sci. 6 (2018) 1449-145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 w:hint="eastAsia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-H. Ryu, K.-J. Park, C.S. Yoon, and Y.-K. Sun, Capacity Fading of Ni</w:t>
      </w:r>
      <w:r w:rsidRPr="00077BCF">
        <w:rPr>
          <w:rFonts w:ascii="Times New Roman" w:hAnsi="Times New Roman" w:cs="Times New Roman" w:hint="eastAsia"/>
          <w:sz w:val="24"/>
        </w:rPr>
        <w:t>-Rich Li[NixCoyMn1</w:t>
      </w:r>
      <w:r w:rsidRPr="00077BCF">
        <w:rPr>
          <w:rFonts w:ascii="Times New Roman" w:hAnsi="Times New Roman" w:cs="Times New Roman" w:hint="eastAsia"/>
          <w:sz w:val="24"/>
        </w:rPr>
        <w:t>–</w:t>
      </w:r>
      <w:r w:rsidRPr="00077BCF">
        <w:rPr>
          <w:rFonts w:ascii="Times New Roman" w:hAnsi="Times New Roman" w:cs="Times New Roman" w:hint="eastAsia"/>
          <w:sz w:val="24"/>
        </w:rPr>
        <w:t>x</w:t>
      </w:r>
      <w:r w:rsidRPr="00077BCF">
        <w:rPr>
          <w:rFonts w:ascii="Times New Roman" w:hAnsi="Times New Roman" w:cs="Times New Roman" w:hint="eastAsia"/>
          <w:sz w:val="24"/>
        </w:rPr>
        <w:t>–</w:t>
      </w:r>
      <w:r w:rsidRPr="00077BCF">
        <w:rPr>
          <w:rFonts w:ascii="Times New Roman" w:hAnsi="Times New Roman" w:cs="Times New Roman" w:hint="eastAsia"/>
          <w:sz w:val="24"/>
        </w:rPr>
        <w:t xml:space="preserve">y]O2 (0.6 </w:t>
      </w:r>
      <w:r w:rsidRPr="00077BCF">
        <w:rPr>
          <w:rFonts w:ascii="Times New Roman" w:hAnsi="Times New Roman" w:cs="Times New Roman" w:hint="eastAsia"/>
          <w:sz w:val="24"/>
        </w:rPr>
        <w:t>≤</w:t>
      </w:r>
      <w:r w:rsidRPr="00077BCF">
        <w:rPr>
          <w:rFonts w:ascii="Times New Roman" w:hAnsi="Times New Roman" w:cs="Times New Roman" w:hint="eastAsia"/>
          <w:sz w:val="24"/>
        </w:rPr>
        <w:t xml:space="preserve"> x </w:t>
      </w:r>
      <w:r w:rsidRPr="00077BCF">
        <w:rPr>
          <w:rFonts w:ascii="Times New Roman" w:hAnsi="Times New Roman" w:cs="Times New Roman" w:hint="eastAsia"/>
          <w:sz w:val="24"/>
        </w:rPr>
        <w:t>≤</w:t>
      </w:r>
      <w:r w:rsidRPr="00077BCF">
        <w:rPr>
          <w:rFonts w:ascii="Times New Roman" w:hAnsi="Times New Roman" w:cs="Times New Roman" w:hint="eastAsia"/>
          <w:sz w:val="24"/>
        </w:rPr>
        <w:t xml:space="preserve"> 0.95) Cathodes for High-Energy-Density Lithium-Ion Batteries: Bulk or Surface Degradation?, Chem. Mater. 3 (2018) 1155-116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lastRenderedPageBreak/>
        <w:t>[</w:t>
      </w:r>
      <w:r w:rsidRPr="00077BCF">
        <w:rPr>
          <w:sz w:val="24"/>
        </w:rPr>
        <w:t>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Y. Liang, X.X. Zeng, X.D. Zhang, P.F. Wang, J.Y. Ma, Y.X. Yin, X.W. Wu, Y.G. Guo, and L.J. Wan, Mitigating Interfacial Potential Drop of Cathode-Solid Electrolyte via Ionic Conductor Layer To Enhance Interface Dynamics for Solid Batteries, J. Am. Chem. Soc. 22 (2018) 6767-677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S. Yoon, H.-H. Ryu, G.-T. Park, J.-H. Kim, K.-H. Kim, and Y.-K. Sun, Extracting maximum capacity from Ni-rich Li[Ni0.95Co0.025Mn0.025]O2 cathodes for high-energy-density lithium-ion batteries, J. Mater. Chem. A 9 (2018) 4126-413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D. Li, X.M. Liu, H. Celio, P. Smith, A. Dolocan, M.F. Chi, and A. Manthiram, Mn versus Al in Layered Oxide Cathodes in Lithium-Ion Batteries: A Comprehensive Evaluation on Long-Term Cyclability, Adv. Energy Mater. 15 (2018)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M. Sun, Z.K. Zhang, H.H. Li, T. Yang, H.Z. Zhang, X.X. Shi, D.W. Song, and L.Q. Zhang, Influence of Ni/ Mn distributions on the structure and electrochemical properties of Ni- rich cathode materials, Dalton Trans. 46 (2018) 16651-1665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X.X. Zhao, L.W. An, J.C. Sun, and G.C. Liang, LiNi0.5Co0.2Mn0.3O2 hollow microspheres-synthesis, characterization and application as cathode materials for power lithium ion batteries, J. Electroanal. Chem.  (2018) 1-1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-H. Ryu, G.-T. Park, C.S. Yoon, and Y.-K. Sun, Microstructural Degradation of Ni-Rich Li[NixCoyMn1−x−y]O2 Cathodes During Accelerated Calendar Aging, Small 45 (2018) 180317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-H. Sun, W. Choi, J.K. Lee, I.-H. Oh, and H.-G. Jung, Control of electrochemical properties of nickel-rich layered cathode materials for lithium ion batteries by variation of the manganese to cobalt ratio, J. Power Sources  (2015) 877-88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M.-H. Kim, H.-S. Shin, D. Shin, and Y.-K. Sun, Synthesis and electrochemical properties of Li[Ni0.8Co0.1Mn0.1]O2 and Li[Ni0.8Co0.2]O2 via co-precipitation, J. Power Sources 2 (2006) 1328-133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-J. Noh, S. Youn, C.S. Yoon, and Y.-K. Sun, Comparison of the structural and electrochemical properties of layered Li[NixCoyMnz]O2 (x = 1/3, 0.5, 0.6, 0.7, 0.8 and 0.85) cathode material for lithium-ion batteries, J. Power Sources  (2013) 121-13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 Li, H.Y. Asl, Q. Xie, and A. Manthiram, Collapse of LiNi1–x–yCoxMnyO2 Lattice at Deep Charge Irrespective of Nickel Content in Lithium-Ion Batteries, J. Am. Chem. Soc. 13 (2019) 5097-510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-F. Xia, M. Nie, Z.-B. Wang, F.-D. Yu, Y. Zhang, L.-L. Zheng, J. Wu, and K. Ke, Structural, morphological and electrochemical investigation of LiNi0.6Co0.2Mn0.2O2 cathode material synthesized in different sintering conditions, Ceram. Int. 9, Part B (2015) 11815-1182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-H. Shim, C.-Y. Kim, S.-W. Cho, A. Missiul, J.-K. Kim, Y.J. Ahn, and S. Lee, Effects of heat-treatment atmosphere on electrochemical performances of Ni-rich mixed-metal oxide (LiNi0.80Co0.15Mn0.05O2) as a cathode material for lithium ion battery, Electrochim. Acta  (2014) 15-2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R. Jung, M. Metzger, F. Maglia, C. Stinner, and H.A. Gasteiger, Oxygen Release and Its Effect on the Cycling Stability of LiNixMnyCozO2(NMC) Cathode Materials for Li-Ion Batteries, J. Electrochem. Soc. 7 (2017) A1361-A137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-K. Sun, B.-R. Lee, H.-J. Noh, H. Wu, S.-T. Myung, and K. Amine, A novel concentration-gradient Li[Ni0.83Co0.07Mn0.10]O2 cathode material for high-energy lithium-ion batteries, J. Mater. Chem. 27 (2011) 10108-1011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U.-H. Kim, S.-T. Myung, C.S. Yoon, and Y.-K. Sun, Extending the Battery Life Using an Al-Doped Li[Ni0.76Co0.09Mn0.15]O2 Cathode with Concentration Gradients for Lithium Ion Batteries, ACS Energy Lett. 8 (2017) 1848-185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W. Tsai, J.F. Lee, D.G. Liu, and B.J. Hwang, In-situ X-ray absorption spectroscopy investigations of a layered LiNi0.65Co0.25Mn0.1O2 cathode material for rechargeable lithium batteries, J. Mater. Chem. 6 (2004) 958-96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S. Shin, S.H. Park, Y.C. Bae, and Y.K. Sun, Synthesis of Li[Ni0.475Co0.05Mn0.475]O2 cathode materials via a carbonate process, Solid State Ion. 35 (2005) 2577-258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J. Lee, K.-S. Park, and Y.J. Park, Surface modification of Li[Ni0.3Co0.4Mn0.3]O2 cathode by Li–La–Ti–O coating, J. Power Sources 18 (2010) 6122-612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I. Saadoune, M. Labrini, M. Yahya, A. Almaggoussi, and H. Ehrenberg, LiNi0.1Mn0.1Co0.8O2 electrode material: Structural changes upon lithium electrochemical extraction, Electrochim. Acta 18 (2010) 5180-518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Wang, C. Du, C. Yan, X. Xu, X. He, G. Yin, P. Zuo, X. Cheng, Y. Ma, and Y. Gao, Role of fluorine surface modification in improving electrochemical cyclability of concentration gradient Li[Ni0.73Co0.12Mn0.15]O2 cathode material for Li-ion batteries, RSC Adv. 31 (2016) 26307-2631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-H. Shim, Y.-M. Kim, M. Park, J. Kim, and S. Lee, Reduced Graphene Oxide-Wrapped Nickel-Rich Cathode Materials for Lithium Ion Batteries, ACS Appl. Mater. Interfaces 22 (2017) 18720-1872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-H. Sun and A. Manthiram, Impact of Microcrack Generation and Surface Degradation on a Nickel-Rich Layered Li[Ni0.9Co0.05Mn0.05]O2 Cathode for Lithium-Ion Batteries, Chem. Mater. 19 (2017) 8486-849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Schipper, H. Bouzaglo, M. Dixit, E.M. Erickson, T. Weigel, M. Talianker, J. Grinblat, L. Burstein, M. Schmidt, J. Lampert, C. Erk, B. Markovsky, D.T. Major, and D. Aurbach, From Surface ZrO2 Coating to Bulk Zr Doping by High Temperature Annealing of Nickel-Rich Lithiated Oxides and Their Enhanced Electrochemical Performance in Lithium Ion Batteries, Adv. Energy Mater. 4 (2018) 170168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-K. Jung, H. Gwon, J. Hong, K.-Y. Park, D.-H. Seo, H. Kim, J. Hyun, W. Yang, and K. Kang, Understanding the Degradation Mechanisms of LiNi0.5Co0.2Mn0.3O2 Cathode Material in Lithium Ion Batteries, Adv. Energy Mater. 1 (2014) 130078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2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-W. Jun, C.S. Yoon, U.-H. Kim, and Y.-K. Sun, High-Energy Density Core–Shell Structured Li[Ni0.95Co0.025Mn0.025]O2 Cathode for Lithium-Ion Batteries, Chem. Mater. 12 (2017) 5048-505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C. Kam and M.M. Doeff, Aliovalent titanium substitution in layered mixed Li Ni–Mn–Co oxides for lithium battery applications, J. Mater. Chem. 27 (2011) 9991-999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Lin, I.M. Markus, D. Nordlund, T.-C. Weng, M.D. Asta, H.L. Xin, and M.M. Doeff, Surface reconstruction and chemical evolution of stoichiometric layered cathode materials for lithium-ion batteries, Nat. Commun 1 (2014) 352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 Liu, X. Li, D. Xiong, Y. Hao, J. Li, H. Kou, B. Yan, D. Li, S. Lu, A. Koo, K. Adair, and X. Sun, Significantly improving cycling performance of cathodes in lithium ion batteries: The effect of Al2O3 and LiAlO2 coatings on LiNi0.6Co0.2Mn0.2O2, Nano Energy  (2018) 111-12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Schipper, M. Dixit, D. Kovacheva, M. Talianker, O. Haik, J. Grinblat, E.M. Erickson, C. Ghanty, D.T. Major, B. Markovsky, and D. Aurbach, Stabilizing nickel-rich layered cathode materials by a high-charge cation doping strategy: zirconium-doped LiNi0.6Co0.2Mn0.2O2, J. Mater. Chem. A 41 (2016) 16073-1608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 Wang, X. Li, Z. Wang, H. Guo, Y. Xu, and Y. Fan, Co-modification of LiNi0.5Co0.2Mn0.3O2 cathode materials with zirconium substitution and surface polypyrrole coating: towards superior high voltage electrochemical performances for lithium ion batteries, Electrochim. Acta  (2016) 101-10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lastRenderedPageBreak/>
        <w:t>[</w:t>
      </w:r>
      <w:r w:rsidRPr="00077BCF">
        <w:rPr>
          <w:sz w:val="24"/>
        </w:rPr>
        <w:t>3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-W. Lee, M.-S. Kim, J.H. Jeong, D.-H. Kim, K.Y. Chung, K.C. Roh, and K.-B. Kim, Li3PO4 surface coating on Ni-rich LiNi0.6Co0.2Mn0.2O2 by a citric acid assisted sol-gel method: Improved thermal stability and high-voltage performance, J. Power Sources  (2017) 206-21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 Li, X. Fu, J. Zhou, Y. Han, P. Qi, X. Gao, X. Feng, and B. Wang, An effective approach to improve the electrochemical performance of LiNi0.6Co0.2Mn0.2O2 cathode by an MOF-derived coating, J. Mater. Chem. A 16 (2016) 5823-582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-C. Li, W. Xiang, Y. Xiao, Z.-G. Wu, C.-L. Xu, W. Xu, Y.-D. Xu, C. Wu, Z.-G. Yang, and X.-D. Guo, Synergy of doping and coating induced heterogeneous structure and concentration gradient in Ni-rich cathode for enhanced electrochemical performance, J. Power Sources  (2019) 144-15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Wang, Y. Yu, B. Li, T. Fu, D. Xie, J. Cai, and J. Zhao, Improving the electrochemical properties of LiNi0.5Co0.2Mn0.3O2 at 4.6 V cutoff potential by surface coating with Li2TiO3 for lithium-ion batteries, Phys. Chem. Chem. Phys. 47 (2015) 32033-3204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3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Q. Wang, C.-H. Shen, S.-Y. Shen, Y.-F. Xu, C.-G. Shi, L. Huang, J.-T. Li, and S.-G. Sun, Origin of Structural Evolution in Capacity Degradation for Overcharged NMC622 via Operando Coupled Investigation, ACS Appl. Mater. Interfaces 29 (2017) 24731-2474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 Ren, Y. Shen, Y. Yang, L. Shen, B.D.A. Levin, Y. Yu, D.A. Muller, and H.D. Abruña, Systematic Optimization of Battery Materials: Key Parameter Optimization for the Scalable Synthesis of Uniform, High-Energy, and High Stability LiNi0.6Mn0.2Co0.2O2 Cathode Material for Lithium-Ion Batteries, ACS Appl. Mater. Interfaces 41 (2017) 35811-3581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S. Yoon, U.-H. Kim, G.-T. Park, S.J. Kim, K.-H. Kim, J. Kim, and Y.-K. Sun, Self-Passivation of a LiNiO2 Cathode for a Lithium-Ion Battery through Zr Doping, ACS Energy Lett. 7 (2018) 1634-163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S. Yoon, D.-W. Jun, S.-T. Myung, and Y.-K. Sun, Structural Stability of LiNiO2 Cycled above 4.2 V, ACS Energy Lett. 5 (2017) 1150-115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Xu, F. Lin, D. Nordlund, E.J. Crumlin, F. Wang, J. Bai, M.M. Doeff, and W. Tong, Elucidation of the surface characteristics and electrochemistry of high-performance LiNiO2, ChemComm 22 (2016) 4239-424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Xu, E. Hu, D. Nordlund, A. Mehta, S.N. Ehrlich, X.-Q. Yang, and W. Tong, Understanding the Degradation Mechanism of Lithium Nickel Oxide Cathodes for Li-Ion Batteries, ACS Appl. Mater. Interfaces 46 (2016) 31677-3168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Wu, N. Liu, L. Chen, Y. Su, G. Tan, L. Bao, Q. Zhang, Y. Lu, J. Wang, S. Chen, and J. Tan, Improving the reversibility of the H2-H3 phase transitions for layered Ni-rich oxide cathode towards retarded structural transition and enhanced cycle stability, Nano Energy  (2019) 50-5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Wu, Q. Li, L. Chen, Y. Lu, Y. Su, L. Bao, R. Chen, and S. Chen, Use of Ce to Reinforce the Interface of Ni-Rich LiNi0.8Co0.1Mn0.1O2 Cathode Materials for Lithium-Ion Batteries under High Operating Voltage, ChemSusChem 4 (2019) 935-94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P. Hou, F. Li, Y. Sun, M. Pan, X. Wang, M. Shao, and X. Xu, Improving Li+ Kinetics and Structural Stability of Nickel-Rich Layered Cathodes by Heterogeneous Inactive-Al3+ Doping, ACS Sustain. Chem. Eng. 4 (2018) 5653-566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M. Dong, Z. Wang, H. Li, H. Guo, X. Li, K. Shih, and J. Wang, Metallurgy Inspired Formation of Homogeneous Al2O3 Coating Layer To Improve the Electrochemical Properties of LiNi0.8Co0.1Mn0.1O2 Cathode Material, ACS Sustain. Chem. Eng. 11 (2017) 10199-1020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4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W. Woo, S.T. Myung, H. Bang, D.W. Kim, and Y.K. Sun, Improvement of electrochemical and thermal properties of Li[Ni0.8Co0.1Mn0.1]O2 positive electrode materials by multiple metal (Al, Mg) substitution, Electrochim. Acta 15 (2009) 3851-385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-L. Vu and J.-w. Lee, Properties of LiNi0.8Co0.1Mn0.1O2 as a high energy cathode material for lithium-ion batteries, Korean J. Chem. Eng. 2 (2016) 514-52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 Lu, H. Zhou, A.M. Svensson, A. Fossdal, E. Sheridan, S. Lu, and F. Vullum-Bruer, High capacity Li[Ni0.8Co0.1Mn0.1]O2 synthesized by sol–gel and co-precipitation methods as cathode materials for lithium-ion batteries, Solid State Ion.  (2013) 105-11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 Cho, S.M. Kim, J.H. Song, T. Yim, S.G. Woo, K.W. Lee, J.S. Kim, and Y.J. Kim, Improved electrochemical and thermal properties of nickel rich LiNi0.6Co0.2Mn0.2O2 cathode materials by SiO2 coating, J. Power Sources  (2015) 45-5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Zhang, Z. Yang, R. Gao, L. Gu, Z. Hu, and X. Liu, Suppressing the Structure Deterioration of Ni-Rich LiNi0.8Co0.1Mn0.1O2 through Atom-Scale Interfacial Integration of Self-Forming Hierarchical Spinel Layer with Ni Gradient Concentration, ACS Appl. Mater. Interfaces 35 (2017) 29794-2980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L. Vu, J.Y. Choi, W.B. Kim, J.J. Lee, and J.W. Lee, Layered LiNi0.8Co0.1Mn0.1O2 Prepared through Calcination in Air with Preoxidized Precursor, J. Electrochem. Soc. 12 (2017) A2670-A267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 Meng, Z. Wang, H. Guo, and X. Li, Enhanced cycling stability of LiNi0.8Co0.1Mn0.1O2 by reducing surface oxygen defects, Electrochim. Acta  (2017) 99-10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Wu, X. Tan, J. Zhang, L. Guo, Y. Jiang, S. Liu, T. Zhao, Y. Liu, J. Ren, H. Wang, X. Kang, and W. Chu, Improvement of Electrochemical Performance of Nickel Rich LiNi0.8Co0.1Mn0.1O2 Cathode by Lithium Aluminates Surface Modifications, Energy Technol. 2 (2019) 209-21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X. Yao, Z. Xu, Z. Yao, W. Cheng, H. Gao, Q. Zhao, J. Li, and A. Zhou, Oxalate co-precipitation synthesis of LiNi0.6Co0.2Mn0.2O2 for low-cost and high-energy lithium-ion batteries, Mater. Today Commun.  (2019) 262-27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 Heubner, A. Nickol, J. Seeba, S. Reuber, N. Junker, M. Wolter, M. Schneider, and A. Michaelis, Understanding thickness and porosity effects on the electrochemical performance of LiNi0.6Co0.2Mn0.2O2-based cathodes for high energy Li-ion batteries, J. Power Sources  (2019) 119-12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5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E.M. Erickson, H. Bouzaglo, H. Sclar, K.-J. Park, B.-B. Lim, F. Schipper, C. Ghanty, J. Grinblat, B. Markovsky, Y.-K. Sun, and D. Aurbach, Synthesis and Electrochemical Performance of Nickel-Rich Layered-Structure LiNi0.65Co0.08Mn0.27O2Cathode Materials Comprising Particles with Ni and Mn Full Concentration Gradients, J. Electrochem. Soc. 7 (2016) A1348-A1358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H. Ju and Y.C. Kang, Fine-sized LiNi0.8Co0.15Mn0.05O2 cathode particles prepared by spray pyrolysis from the polymeric precursor solutions, Ceram. Int. 4 (2009) 1633-163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 w:hint="eastAsia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-c. Pan, Y.-r. Zhu, Y.-c. Yang, H.-s. Hou, M.-j. Jing, W.-x. Song, X.-m. Yang, and X.-b. Ji, Influences of tran</w:t>
      </w:r>
      <w:r w:rsidRPr="00077BCF">
        <w:rPr>
          <w:rFonts w:ascii="Times New Roman" w:hAnsi="Times New Roman" w:cs="Times New Roman" w:hint="eastAsia"/>
          <w:sz w:val="24"/>
        </w:rPr>
        <w:t>sition metal on structural and electrochemical properties of Li[NixCoyMnz]O2 (0.6</w:t>
      </w:r>
      <w:r w:rsidRPr="00077BCF">
        <w:rPr>
          <w:rFonts w:ascii="Times New Roman" w:hAnsi="Times New Roman" w:cs="Times New Roman" w:hint="eastAsia"/>
          <w:sz w:val="24"/>
        </w:rPr>
        <w:t>≤</w:t>
      </w:r>
      <w:r w:rsidRPr="00077BCF">
        <w:rPr>
          <w:rFonts w:ascii="Times New Roman" w:hAnsi="Times New Roman" w:cs="Times New Roman" w:hint="eastAsia"/>
          <w:sz w:val="24"/>
        </w:rPr>
        <w:t>x</w:t>
      </w:r>
      <w:r w:rsidRPr="00077BCF">
        <w:rPr>
          <w:rFonts w:ascii="Times New Roman" w:hAnsi="Times New Roman" w:cs="Times New Roman" w:hint="eastAsia"/>
          <w:sz w:val="24"/>
        </w:rPr>
        <w:t>≤</w:t>
      </w:r>
      <w:r w:rsidRPr="00077BCF">
        <w:rPr>
          <w:rFonts w:ascii="Times New Roman" w:hAnsi="Times New Roman" w:cs="Times New Roman" w:hint="eastAsia"/>
          <w:sz w:val="24"/>
        </w:rPr>
        <w:t>0.8) cathode materials for lithium-ion batteries, Trans. Nonferrous Met. Soc. China 5 (2016) 1396-140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 Ishidzu, Y. Oka, and T. Nakamura, Lattice volume change during charge/discharge reaction and cycle performance of Li[NixCoyMnz]O2, Solid State Ion.  (2016) 176-17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D. Wang, X. Li, Z. Wang, H. Guo, Y. Xu, Y. Fan, and J. Ru, Role of zirconium dopant on the structure and high voltage electrochemical performances of LiNi0.5Co0.2Mn0.3O2 cathode materials for lithium ion batteries, Electrochim. Acta  (2016) 48-5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G. Zhou, Electrochemical properties of high-energy-density Li[Ni0.5Co0.2Mn0.3]O2 cathode at full-cell level, Russ. J. Appl. Chem. 9 (2017) 1514-1518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lastRenderedPageBreak/>
        <w:t>[</w:t>
      </w:r>
      <w:r w:rsidRPr="00077BCF">
        <w:rPr>
          <w:sz w:val="24"/>
        </w:rPr>
        <w:t>6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 Liu, L. Xiong, and C. He, Long cycle life lithium ion battery with lithium nickel cobalt manganese oxide (NCM) cathode, J. Power Sources  (2014) 285-29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-K. Sun, Z. Chen, H.-J. Noh, D.-J. Lee, H.-G. Jung, Y. Ren, S. Wang, C.S. Yoon, S.-T. Myung, and K. Amine, Nanostructured high-energy cathode materials for advanced lithium batteries, Nat. Mater. 11 (2012) 942-94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 Zhao, J. Zheng, L. Zou, H. Jia, B. Liu, H. Wang, M.H. Engelhard, C. Wang, W. Xu, Y. Yang, and J.-G. Zhang, High Voltage Operation of Ni-Rich NMC Cathodes Enabled by Stable Electrode/Electrolyte Interphases, Adv. Energy Mater. 19 (2018) 180029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 Yu, Y. Qian, M. Otani, D. Tang, S. Guo, Y. Zhu, and H. Zhou, Study of the lithium/nickel ions exchange in the layered LiNi0.42Mn0.42Co0.16O2 cathode material for lithium ion batteries: experimental and first-principles calculations, Energy Environ. Sci. 3 (2014) 1068-1078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6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 Yang, X. Wang, X. Yang, Y. Bai, Z. Liu, H. Shu, and Q. Wei, Determination of the chemical diffusion coefficient of lithium ions in spherical Li[Ni0.5Mn0.3Co0.2]O2, Electrochim. Acta  (2012) 88-9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 Nithya, V.S. Syamala Kumari, and S. Gopukumar, Synthesis of high voltage (4.9 V) cycling LiNixCoyMn1−x−yO2 cathode materials for lithium rechargeable batteries, Phys. Chem. Chem. Phys. 13 (2011) 6125-613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M.R. Laskar, D.H.K. Jackson, S. Xu, R.J. Hamers, D. Morgan, and T.F. Kuech, Atomic Layer Deposited MgO: A Lower Overpotential Coating for Li[Ni0.5Mn0.3Co0.2]O2 Cathode, ACS Appl. Mater. Interfaces 12 (2017) 11231-1123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 Zhang, Z.-B. Wang, J. Lei, F.-F. Li, J. Wu, X.-G. Zhang, F.-D. Yu, and K. Ke, Investigation on performance of Li(Ni0.5Co0.2Mn0.3)1−xTixO2 cathode materials for lithium-ion battery, Ceram. Int. 7 (2015) 9069-907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S. Lee, S.T. Myung, K. Amine, H. Yashiro, and Y.K. Sun, Structural and Electrochemical Properties of Layered Li[Ni[sub 1−2x]Co[sub x]Mn[sub x]]O[sub 2] (x=0.1–0.3) Positive Electrode Materials for Li-Ion Batteries, J. Electrochem. Soc. 10 (2007) A97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B.R. Lee, H.J. Noh, S.T. Myung, K. Amine, and Y.K. Sun, High-Voltage Performance of Li[Ni[sub 0.55]Co[sub 0.15]Mn[sub 0.30]]O[sub 2] Positive Electrode Material for Rechargeable Li-Ion Batteries, J. Electrochem. Soc. 2 (2011) A18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F. Schipper, P.K. Nayak, E.M. Erickson, S.F. Amalraj, O. Srur-Lavi, T.R. Penki, M. Talianker, J. Grinblat, H. Sclar, O. Breuer, C.M. Julien, N. Munichandraiah, D. Kovacheva, M. Dixit, D.T. Major, B. Markovsky, and D. Aurbach, Study of Cathode Materials for Lithium-Ion Batteries: Recent Progress and New Challenges, Inorganics 2 (2017) 3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P. Rozier and J.M. Tarascon, Review—Li-Rich Layered Oxide Cathodes for Next-Generation Li-Ion Batteries: Chances and Challenges, J. Electrochem. Soc. 14 (2015) A2490-A249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J. Do, P. Santhoshkumar, S.H. Kang, K. Prasanna, Y.N. Jo, and C.W. Lee, Al-Doped Li[Ni0.78Co0.1Mn0.1Al0.02]O2 for High Performance of Lithium Ion Batteries, Ceram. Int. 6 (2019) 6972-697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Q. Ran, H. Zhao, Q. Wang, X. Shu, Y. Hu, S. Hao, M. Wang, J. Liu, M. Zhang, H. Li, N. Liu, and X. Liu, Dual functions of gradient phosphate polyanion doping on improving the electrochemical performance of Ni-rich LiNi0.6Co0.2Mn0.2O2 cathode at high cut-off voltage and high temperature, Electrochim. Acta  (2019) 971-978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7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Oh, J. Kim, Y.M. Lee, D.O. Shin, J.Y. Kim, Y.-G. Lee, and K.M. Kim, High-rate cycling performance and surface analysis of LiNi1-xCox/2Mnx/2O2 (x=2/3, 0.4, 0.2) cathode materials, Materials Chemistry and Physics  (2019) 1-1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O. Binder, S.P. Culver, R. Pinedo, D.A. Weber, M.S. Friedrich, K.I. Gries, K. Volz, W.G. Zeier, and J. Janek, Investigation of Fluorine and Nitrogen as Anionic Dopants in Nickel-Rich Cathode Materials for Lithium-Ion Batteries, ACS Appl. Mater. Interfaces 51 (2018) 44452-4446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Q. Ran, H. Zhao, Y. Hu, Q. Shen, W. Liu, J. Liu, X. Shu, M. Zhang, S. Liu, M. Tan, H. Li, and X. Liu, Enhanced electrochemical performance of dual-conductive layers coated Ni-rich LiNi0.6Co0.2Mn0.2O2 cathode for Li-ion batteries at high cut-off voltage, Electrochim. Acta  (2018) 82-9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Z. Chen, G.-T. Kim, Y. Guang, D. Bresser, T. Diemant, Y. Huang, M. Copley, R.J. Behm, S. Passerini, and Z. Shen, Manganese phosphate coated Li[Ni0.6Co0.2Mn0.2]O2 cathode material: Towards superior cycling stability at elevated temperature and high voltage, J. Power Sources  (2018) 263-27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X. Liu, X.D. Jiang, Y.N. Zhang, P. Dong, J.G. Duan, Y.J. Zhang, Y.F. Luo, Z.W. Fu, Y.H. Yao, C.Y. Zhu, X.H. Yu, and Z.L. Zhan, Improvement of High-Voltage Electrochemical Performance of Surface Modified LiNi0.6Co0.2Mn0.2O2 Cathode by La(2)O(3 )Coating, Int. J. Electrochem. Sci. 10 (2018) 9816-982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Z. Chen, G.-T. Kim, D. Bresser, T. Diemant, J. Asenbauer, S. Jeong, M. Copley, R.J. Behm, J. Lin, Z. Shen, and S. Passerini, MnPO4-Coated Li(Ni0.4Co0.2Mn0.4)O2 for Lithium(-Ion) Batteries with Outstanding Cycling Stability and Enhanced Lithiation Kinetics, Adv. Energy Mater. 27 (2018) 180157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-J. Park, H.-G. Jung, L.-Y. Kuo, P. Kaghazchi, C.S. Yoon, and Y.-K. Sun, Improved Cycling Stability of Li[Ni0.90Co0.05Mn0.05]O2 Through Microstructure Modification by Boron Doping for Li-Ion Batteries, Adv. Energy Mater. 25 (2018) 180120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 Zhang, M. Liu, G. Pan, S. Liu, D. Liu, C. Chen, J. Su, T. Huang, and A. Yu, Enhanced Electrochemical Performance of LiNi0.8Co0.1Mn0.1O2 Cathode for Lithium-Ion Batteries by Precursor Preoxidation, ACS Applied Energy Materials 8 (2018) 4374-438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 Zhang, Z.-B. Wang, F.-D. Yu, L.-F. Que, M.-J. Wang, Y.-F. Xia, Y. Xue, and J. Wu, Studies on stability and capacity for long-life cycle performance of Li(Ni0.5Co0.2Mn0.3)O2 by Mo modification for lithium-ion battery, J. Power Sources  (2017) 1-1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K. Park, J.-H. Park, S.-G. Hong, B. Choi, S. Heo, S.-W. Seo, K. Min, and J.-H. Park, Re-construction layer effect of LiNi0.8Co0.15Mn0.05O2 with solvent evaporation process, Sci. Rep. 1 (2017) 4455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8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H. Zhou, F. Xin, B. Pei, and M.S. Whittingham, What Limits the Capacity of Layered Oxide Cathodes in Lithium Batteries?, ACS Energy Lett. 8 (2019) 1902-190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U.-H. Kim, L.-Y. Kuo, P. Kaghazchi, C.S. Yoon, and Y.-K. Sun, Quaternary Layered Ni-Rich NCMA Cathode for Lithium-Ion Batteries, ACS Energy Lett. 2 (2019) 576-58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-H. Kim, K.-J. Park, S.J. Kim, C.S. Yoon, and Y.-K. Sun, A method of increasing the energy density of layered Ni-rich Li[Ni1−2xCoxMnx]O2 cathodes (x = 0.05, 0.1, 0.2), J. Mater. Chem. A 6 (2019) 2694-270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 Cui, Y. Wei, T. Liu, W. Deng, Z. Hu, Y. Su, H. Li, M. Li, H. Guo, Y. Duan, W. Wang, M. Rao, J. Zheng, X. Wang, and F. Pan, Optimized Temperature Effect of Li-Ion Diffusion with Layer Distance in Li(NixMnyCoz)O2 Cathode Materials for High Performance Li-Ion Battery, Adv. Energy Mater. 4 (2016) 1501309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Ahn, D. Susanto, J.-K. Noh, G. Ali, B.W. Cho, K.Y. Chung, J.H. Kim, and S.H. Oh, Achieving high capacity and rate capability in layered lithium transition metal oxide cathodes for lithium-ion batteries, J. Power Sources  (2017) 575-58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 Ge, H. Wang, Z. Xie, X. Li, M. Qu, and G. Peng, Amorphous 0.035Li2O-BPO4 coating for enhanced electrochemical performance of Li[Ni0.5Co0.2Mn0.3]O2 cathode material, J. Alloys Compd.  (2017) 606-61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lastRenderedPageBreak/>
        <w:t>[</w:t>
      </w:r>
      <w:r w:rsidRPr="00077BCF">
        <w:rPr>
          <w:sz w:val="24"/>
        </w:rPr>
        <w:t>9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W.-J. Ge, X. Li, H. Wang, W. Li, A.-J. Wei, G.-C. Peng, and M.-Z. Qu, Multifunctional modification of Li[Ni0.5Co0.2Mn0.3]O2 with NH4VO3 as a high performance cathode material for lithium ion batteries, J. Alloys Compd.  (2016) 594-60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 w:hint="eastAsia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Choi and A. Manthiram, Role of Chemical and Structural Stabilities on the Electrochemica</w:t>
      </w:r>
      <w:r w:rsidRPr="00077BCF">
        <w:rPr>
          <w:rFonts w:ascii="Times New Roman" w:hAnsi="Times New Roman" w:cs="Times New Roman" w:hint="eastAsia"/>
          <w:sz w:val="24"/>
        </w:rPr>
        <w:t>l Properties of Layered LiNi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Mn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Co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O[sub 2] Cathodes, J. Electrochem. Soc. 9 (2005) A1714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 w:hint="eastAsia"/>
          <w:sz w:val="24"/>
        </w:rPr>
      </w:pPr>
      <w:r w:rsidRPr="00077BCF">
        <w:rPr>
          <w:rFonts w:ascii="Times New Roman" w:hAnsi="Times New Roman" w:cs="Times New Roman" w:hint="eastAsia"/>
          <w:sz w:val="24"/>
        </w:rPr>
        <w:t>[</w:t>
      </w:r>
      <w:r w:rsidRPr="00077BCF">
        <w:rPr>
          <w:rFonts w:hint="eastAsia"/>
          <w:sz w:val="24"/>
        </w:rPr>
        <w:t>97</w:t>
      </w:r>
      <w:r w:rsidRPr="00077BCF">
        <w:rPr>
          <w:rFonts w:ascii="Times New Roman" w:hAnsi="Times New Roman" w:cs="Times New Roman" w:hint="eastAsia"/>
          <w:sz w:val="24"/>
        </w:rPr>
        <w:t>]</w:t>
      </w:r>
      <w:r w:rsidRPr="00077BCF">
        <w:rPr>
          <w:rFonts w:ascii="Times New Roman" w:hAnsi="Times New Roman" w:cs="Times New Roman" w:hint="eastAsia"/>
          <w:sz w:val="24"/>
        </w:rPr>
        <w:tab/>
        <w:t>G.H. Kim, J.H. Kim, S.T. Myung, C.S. Yoon, and Y.K. Sun, Improvement of High-Voltage Cycling Behavior of Surface-Modified Li[Ni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Co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Mn[sub 1</w:t>
      </w:r>
      <w:r w:rsidRPr="00077BCF">
        <w:rPr>
          <w:rFonts w:ascii="Times New Roman" w:hAnsi="Times New Roman" w:cs="Times New Roman" w:hint="eastAsia"/>
          <w:sz w:val="24"/>
        </w:rPr>
        <w:t>∕</w:t>
      </w:r>
      <w:r w:rsidRPr="00077BCF">
        <w:rPr>
          <w:rFonts w:ascii="Times New Roman" w:hAnsi="Times New Roman" w:cs="Times New Roman" w:hint="eastAsia"/>
          <w:sz w:val="24"/>
        </w:rPr>
        <w:t>3]]O[sub 2] Cathodes by Fluorine Substitution for Li-Ion Batteries, J. Electrochem. Soc. 9 (2005) A1707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N. Yabuuchi, Y. Koyama, N. Nakayama, and T. Ohzuku, Solid-state chemistry and electrochemistry of LiCo1/3Ni1/3Mn1/3O2 for advanced lithium-ion batteries, J. Electrochem. Soc. 7 (2005) A1434-A144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9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C. Ban, Z. li, Z. Wu, M.J. Kirkham, L. Chen, Y.S. Jung, E.A. Payzant, Y. Yan, M.S. Whittingham, and A.C. Dillon, Extremely Durable High-Rate Capability of a LiNi0.4Mn0.4Co0.2O2 Cathode Enabled with Single-Walled Carbon Nanotubes, Adv. Energy Mater. 1 (2011) 58-6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R. Qiao, J. Liu, K. Kourtakis, M.G. Roelofs, D.L. Peterson, J.P. Duff, D.T. Deibler, L.A. Wray, and W. Yang, Transition-metal redox evolution in LiNi0.5Mn0.3Co0.2O2 electrodes at high potentials, J. Power Sources  (2017) 294-300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1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M.A. Razmjoo Khollari, P. Paknahad, and M. Ghorbanzadeh, Improvement of the electrochemical performance of a nickel rich LiNi0.5Co0.2Mn0.3O2 cathode material by reduced graphene oxide/SiO2 nanoparticle double-layer coating, New J. Chem. 6 (2019) 2766-277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2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L. Song, X. Li, Z. Xiao, L. Li, Z. Cao, and H. Zhu, Effect of Zr doping and Li2O-2B2O3 layer on the structural electrochemical properties of LiNi0.5Co0.2Mn0.3O2 cathode material: experiments and first-principle calculations, Ionics 5 (2019) 2017-2026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3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L. Li, Z. Zhang, S. Fu, and Z. Liu, F127-assisted synthesis of LiNi0.5Co0.2Mn0.3O1.99F0.01 as a high rate and long lifespan cathode material for lithium-ion batteries, Applied Surface Science  (2019) 1061-1071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4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-J. Sim, S.-H. Lee, B.-S. Jin, and H.-S. Kim, Improving the electrochemical performances using a V-doped Ni-rich NCM cathode, Sci. Rep. 1 (2019) 895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5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M. Zhang, H. Zhao, M. Tan, J. Liu, Y. Hu, S. Liu, X. Shu, H. Li, Q. Ran, J. Cai, and X. Liu, Yttrium modified Ni-rich LiNi0.8Co0.1Mn0.1O2 with enhanced electrochemical performance as high energy density cathode material at 4.5 V high voltage, J. Alloys Compd.  (2019) 82-92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6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S.-J. Yoon, K.-J. Park, B.-B. Lim, C.S. Yoon, and Y.-K. Sun, Improved Performances of Li[Ni0.65Co0.08Mn0.27]O2Cathode Material with Full Concentration Gradient for Li-Ion Batteries, J. Electrochem. Soc. 2 (2014) A3059-A306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7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Z. Yang, L. Bao, W. Li, L. Chen, Y. Su, Y. Lu, G. Chen, N. Liu, Q. Zhang, R. Chen, S. Chen, and F. Wu, Synthesizing LiNi0.8Co0.1Mn0.1O2 with novel shell-pore structure for enhanced rate performance, J. Alloys Compd.  (2019) 736-743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8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Y.P. Jiang, Z.H. Liu, Y.Z. Zhang, H.L. Hu, X.G. Teng, D.L. Wang, P. Gao, and Y.M. Zhu, Full-gradient structured LiNi0.8Co0.1Mn0.1O2 cathode material with improved rate and cycle performance for lithium ion batteries, Electrochim. Acta  (2019) 74-85.</w:t>
      </w:r>
    </w:p>
    <w:p w:rsidR="00077BCF" w:rsidRPr="00077BCF" w:rsidRDefault="00077BCF" w:rsidP="00077BC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09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X.L. Chen, W.Z. Lu, C. Chen, and M.Z. Xue, Improved Electrochemical Performance of LiNi0.5Co0.2Mn0.3O2 Cathode with Different Carbon Additives for Lithium-ion Batteries, Int. J. Electrochem. Sci. 1 (2018) 296-304.</w:t>
      </w:r>
    </w:p>
    <w:p w:rsidR="00077BCF" w:rsidRPr="00077BCF" w:rsidRDefault="00077BCF" w:rsidP="00077BCF">
      <w:pPr>
        <w:pStyle w:val="EndNoteBibliography"/>
        <w:ind w:left="720" w:hanging="720"/>
        <w:rPr>
          <w:rFonts w:ascii="Times New Roman" w:hAnsi="Times New Roman" w:cs="Times New Roman"/>
          <w:sz w:val="24"/>
        </w:rPr>
      </w:pPr>
      <w:r w:rsidRPr="00077BCF">
        <w:rPr>
          <w:rFonts w:ascii="Times New Roman" w:hAnsi="Times New Roman" w:cs="Times New Roman"/>
          <w:sz w:val="24"/>
        </w:rPr>
        <w:t>[</w:t>
      </w:r>
      <w:r w:rsidRPr="00077BCF">
        <w:rPr>
          <w:sz w:val="24"/>
        </w:rPr>
        <w:t>110</w:t>
      </w:r>
      <w:r w:rsidRPr="00077BCF">
        <w:rPr>
          <w:rFonts w:ascii="Times New Roman" w:hAnsi="Times New Roman" w:cs="Times New Roman"/>
          <w:sz w:val="24"/>
        </w:rPr>
        <w:t>]</w:t>
      </w:r>
      <w:r w:rsidRPr="00077BCF">
        <w:rPr>
          <w:rFonts w:ascii="Times New Roman" w:hAnsi="Times New Roman" w:cs="Times New Roman"/>
          <w:sz w:val="24"/>
        </w:rPr>
        <w:tab/>
        <w:t>J. Zhu and G. Chen, Single-crystal based studies for correlating the properties and high-voltage performance of Li[NixMnyCo1−x−y]O2 cathodes, J. Mater. Chem. A 10 (2019) 5463-5474.</w:t>
      </w:r>
    </w:p>
    <w:p w:rsidR="0081079B" w:rsidRPr="0081079B" w:rsidRDefault="0023552D" w:rsidP="0023552D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81079B" w:rsidRPr="0081079B" w:rsidSect="0023552D">
      <w:footerReference w:type="default" r:id="rId6"/>
      <w:pgSz w:w="16838" w:h="23811" w:code="8"/>
      <w:pgMar w:top="1701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43CA3" w:rsidRDefault="00843CA3" w:rsidP="0081079B">
      <w:pPr>
        <w:spacing w:after="0" w:line="240" w:lineRule="auto"/>
      </w:pPr>
      <w:r>
        <w:separator/>
      </w:r>
    </w:p>
  </w:endnote>
  <w:endnote w:type="continuationSeparator" w:id="0">
    <w:p w:rsidR="00843CA3" w:rsidRDefault="00843CA3" w:rsidP="008107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92890680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30D93" w:rsidRDefault="00C30D93">
        <w:pPr>
          <w:pStyle w:val="xl66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C30D93" w:rsidRDefault="00C30D93">
    <w:pPr>
      <w:pStyle w:val="xl6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43CA3" w:rsidRDefault="00843CA3" w:rsidP="0081079B">
      <w:pPr>
        <w:spacing w:after="0" w:line="240" w:lineRule="auto"/>
      </w:pPr>
      <w:r>
        <w:separator/>
      </w:r>
    </w:p>
  </w:footnote>
  <w:footnote w:type="continuationSeparator" w:id="0">
    <w:p w:rsidR="00843CA3" w:rsidRDefault="00843CA3" w:rsidP="0081079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9sta00wv2ffzhezavnxzpz4etswst5vwppv&quot;&gt;My EndNote Library&lt;record-ids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0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30&lt;/item&gt;&lt;item&gt;331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/record-ids&gt;&lt;/item&gt;&lt;/Libraries&gt;"/>
  </w:docVars>
  <w:rsids>
    <w:rsidRoot w:val="0081079B"/>
    <w:rsid w:val="00022ACE"/>
    <w:rsid w:val="00055C2F"/>
    <w:rsid w:val="00077BCF"/>
    <w:rsid w:val="00104DC2"/>
    <w:rsid w:val="001822D4"/>
    <w:rsid w:val="001A229A"/>
    <w:rsid w:val="0023552D"/>
    <w:rsid w:val="00294B81"/>
    <w:rsid w:val="002E0E94"/>
    <w:rsid w:val="003922FC"/>
    <w:rsid w:val="0039396D"/>
    <w:rsid w:val="00464391"/>
    <w:rsid w:val="004A18C2"/>
    <w:rsid w:val="005C494D"/>
    <w:rsid w:val="00627920"/>
    <w:rsid w:val="007D1474"/>
    <w:rsid w:val="007F5BDF"/>
    <w:rsid w:val="0081079B"/>
    <w:rsid w:val="00843CA3"/>
    <w:rsid w:val="00915872"/>
    <w:rsid w:val="00962233"/>
    <w:rsid w:val="00977438"/>
    <w:rsid w:val="00B426C7"/>
    <w:rsid w:val="00C30D93"/>
    <w:rsid w:val="00C4380A"/>
    <w:rsid w:val="00C62981"/>
    <w:rsid w:val="00C92618"/>
    <w:rsid w:val="00CA4D86"/>
    <w:rsid w:val="00CF1A19"/>
    <w:rsid w:val="00D35DA8"/>
    <w:rsid w:val="00D93DA8"/>
    <w:rsid w:val="00F13DAA"/>
    <w:rsid w:val="00F246F5"/>
    <w:rsid w:val="00F761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4F19CC9"/>
  <w15:chartTrackingRefBased/>
  <w15:docId w15:val="{2801AFEE-5111-4D92-89C4-A7B9FAA5D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81079B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1079B"/>
    <w:rPr>
      <w:color w:val="954F72"/>
      <w:u w:val="single"/>
    </w:rPr>
  </w:style>
  <w:style w:type="paragraph" w:customStyle="1" w:styleId="msonormal0">
    <w:name w:val="msonormal"/>
    <w:basedOn w:val="Normal"/>
    <w:rsid w:val="008107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66">
    <w:name w:val="xl66"/>
    <w:basedOn w:val="Normal"/>
    <w:rsid w:val="0081079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/>
      <w:bCs/>
      <w:sz w:val="24"/>
      <w:szCs w:val="24"/>
    </w:rPr>
  </w:style>
  <w:style w:type="table" w:styleId="TableGrid">
    <w:name w:val="Table Grid"/>
    <w:basedOn w:val="TableNormal"/>
    <w:uiPriority w:val="39"/>
    <w:rsid w:val="0081079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107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079B"/>
  </w:style>
  <w:style w:type="paragraph" w:styleId="Footer">
    <w:name w:val="footer"/>
    <w:basedOn w:val="Normal"/>
    <w:link w:val="FooterChar"/>
    <w:uiPriority w:val="99"/>
    <w:unhideWhenUsed/>
    <w:rsid w:val="0081079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079B"/>
  </w:style>
  <w:style w:type="paragraph" w:customStyle="1" w:styleId="EndNoteBibliographyTitle">
    <w:name w:val="EndNote Bibliography Title"/>
    <w:basedOn w:val="Normal"/>
    <w:link w:val="EndNoteBibliographyTitleChar"/>
    <w:rsid w:val="0023552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552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3552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552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783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25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8</TotalTime>
  <Pages>11</Pages>
  <Words>33104</Words>
  <Characters>188694</Characters>
  <Application>Microsoft Office Word</Application>
  <DocSecurity>0</DocSecurity>
  <Lines>1572</Lines>
  <Paragraphs>4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1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0</cp:revision>
  <dcterms:created xsi:type="dcterms:W3CDTF">2021-12-30T06:42:00Z</dcterms:created>
  <dcterms:modified xsi:type="dcterms:W3CDTF">2021-12-30T09:53:00Z</dcterms:modified>
</cp:coreProperties>
</file>